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16212" w:rsidRDefault="00716212" w:rsidP="00716212">
      <w:pPr>
        <w:rPr>
          <w:rStyle w:val="SubtleEmphasis"/>
          <w:b/>
          <w:i w:val="0"/>
        </w:rPr>
      </w:pPr>
      <w:r>
        <w:rPr>
          <w:rStyle w:val="SubtleEmphasis"/>
          <w:b/>
          <w:i w:val="0"/>
        </w:rPr>
        <w:t>Background:</w:t>
      </w:r>
    </w:p>
    <w:p w:rsidR="00716212" w:rsidRDefault="00716212" w:rsidP="00716212">
      <w:pPr>
        <w:spacing w:line="480" w:lineRule="auto"/>
        <w:rPr>
          <w:szCs w:val="24"/>
        </w:rPr>
      </w:pPr>
      <w:r>
        <w:rPr>
          <w:szCs w:val="24"/>
        </w:rPr>
        <w:t xml:space="preserve">In order to study the interactive effects of burn severity in two wildfire events </w:t>
      </w:r>
      <w:r w:rsidR="000559AF">
        <w:rPr>
          <w:szCs w:val="24"/>
        </w:rPr>
        <w:t xml:space="preserve">(Storrie Fire and Chips Fire) </w:t>
      </w:r>
      <w:r>
        <w:rPr>
          <w:szCs w:val="24"/>
        </w:rPr>
        <w:t>on species composition, we surveyed the mid-story across a gradient of severity combinations in a short-interval reburn area in northern California.   Using these data, we asked the following questions: 1) were there compositional shifts in the mid-story across severity combinations?  2) did certain species drive these changes?  3) are particular severity combinations</w:t>
      </w:r>
      <w:r w:rsidRPr="004428FE">
        <w:rPr>
          <w:szCs w:val="24"/>
        </w:rPr>
        <w:t xml:space="preserve"> </w:t>
      </w:r>
      <w:r>
        <w:rPr>
          <w:szCs w:val="24"/>
        </w:rPr>
        <w:t>selecting for certain fire-adaptive traits?  We hypothesized that differences in species’ regeneration strategies would</w:t>
      </w:r>
      <w:r w:rsidRPr="00E17CCA">
        <w:rPr>
          <w:szCs w:val="24"/>
        </w:rPr>
        <w:t xml:space="preserve"> i</w:t>
      </w:r>
      <w:r>
        <w:rPr>
          <w:szCs w:val="24"/>
        </w:rPr>
        <w:t xml:space="preserve">nfluence species assemblages following </w:t>
      </w:r>
      <w:r w:rsidRPr="00E17CCA">
        <w:rPr>
          <w:szCs w:val="24"/>
        </w:rPr>
        <w:t>short-interval reburn</w:t>
      </w:r>
      <w:r>
        <w:rPr>
          <w:szCs w:val="24"/>
        </w:rPr>
        <w:t xml:space="preserve"> along a gradient of burn severities</w:t>
      </w:r>
      <w:r w:rsidRPr="00E17CCA">
        <w:rPr>
          <w:szCs w:val="24"/>
        </w:rPr>
        <w:t>.</w:t>
      </w:r>
    </w:p>
    <w:p w:rsidR="00716212" w:rsidRDefault="001B5359" w:rsidP="00716212">
      <w:pPr>
        <w:rPr>
          <w:rStyle w:val="SubtleEmphasis"/>
          <w:b/>
          <w:i w:val="0"/>
        </w:rPr>
      </w:pPr>
      <w:r>
        <w:rPr>
          <w:rStyle w:val="SubtleEmphasis"/>
          <w:b/>
          <w:i w:val="0"/>
        </w:rPr>
        <w:t>Study design</w:t>
      </w:r>
      <w:r w:rsidR="00716212" w:rsidRPr="00716212">
        <w:rPr>
          <w:rStyle w:val="SubtleEmphasis"/>
          <w:b/>
          <w:i w:val="0"/>
        </w:rPr>
        <w:t>:</w:t>
      </w:r>
    </w:p>
    <w:p w:rsidR="001B5359" w:rsidRPr="001B5359" w:rsidRDefault="001B5359" w:rsidP="00716212">
      <w:pPr>
        <w:rPr>
          <w:rStyle w:val="SubtleEmphasis"/>
          <w:i w:val="0"/>
        </w:rPr>
      </w:pPr>
      <w:r w:rsidRPr="001B5359">
        <w:rPr>
          <w:rStyle w:val="SubtleEmphasis"/>
          <w:i w:val="0"/>
        </w:rPr>
        <w:t xml:space="preserve">91 plots </w:t>
      </w:r>
      <w:r>
        <w:rPr>
          <w:rStyle w:val="SubtleEmphasis"/>
          <w:i w:val="0"/>
        </w:rPr>
        <w:t>in</w:t>
      </w:r>
      <w:r w:rsidRPr="001B5359">
        <w:rPr>
          <w:rStyle w:val="SubtleEmphasis"/>
          <w:i w:val="0"/>
        </w:rPr>
        <w:t xml:space="preserve"> 16 burn severity category combinations</w:t>
      </w:r>
      <w:r>
        <w:rPr>
          <w:rStyle w:val="SubtleEmphasis"/>
          <w:i w:val="0"/>
        </w:rPr>
        <w:t>: unburned/unburned, low/moderate, high/high, etc.</w:t>
      </w:r>
      <w:r w:rsidR="00CE7A05">
        <w:rPr>
          <w:rStyle w:val="SubtleEmphasis"/>
          <w:i w:val="0"/>
        </w:rPr>
        <w:t xml:space="preserve"> Generally 6 plots in each combination</w:t>
      </w:r>
      <w:r w:rsidR="00C01E03">
        <w:rPr>
          <w:rStyle w:val="SubtleEmphasis"/>
          <w:i w:val="0"/>
        </w:rPr>
        <w:t xml:space="preserve"> (some plots were eliminated due to </w:t>
      </w:r>
      <w:r w:rsidR="00F71692">
        <w:rPr>
          <w:rStyle w:val="SubtleEmphasis"/>
          <w:i w:val="0"/>
        </w:rPr>
        <w:t>lack of</w:t>
      </w:r>
      <w:r w:rsidR="00C01E03">
        <w:rPr>
          <w:rStyle w:val="SubtleEmphasis"/>
          <w:i w:val="0"/>
        </w:rPr>
        <w:t xml:space="preserve"> common species)</w:t>
      </w:r>
    </w:p>
    <w:p w:rsidR="00716212" w:rsidRDefault="00716212" w:rsidP="00716212">
      <w:pPr>
        <w:rPr>
          <w:rStyle w:val="SubtleEmphasis"/>
          <w:i w:val="0"/>
        </w:rPr>
      </w:pPr>
      <w:r w:rsidRPr="00716212">
        <w:rPr>
          <w:rStyle w:val="SubtleEmphasis"/>
        </w:rPr>
        <w:t>Predictor</w:t>
      </w:r>
      <w:r w:rsidR="001B5359">
        <w:rPr>
          <w:rStyle w:val="SubtleEmphasis"/>
        </w:rPr>
        <w:t xml:space="preserve"> variable</w:t>
      </w:r>
      <w:r w:rsidRPr="00716212">
        <w:rPr>
          <w:rStyle w:val="SubtleEmphasis"/>
        </w:rPr>
        <w:t>s</w:t>
      </w:r>
      <w:r>
        <w:rPr>
          <w:rStyle w:val="SubtleEmphasis"/>
          <w:i w:val="0"/>
        </w:rPr>
        <w:t>:</w:t>
      </w:r>
    </w:p>
    <w:p w:rsidR="00716212" w:rsidRDefault="00716212" w:rsidP="00716212">
      <w:pPr>
        <w:rPr>
          <w:rStyle w:val="SubtleEmphasis"/>
          <w:i w:val="0"/>
        </w:rPr>
      </w:pPr>
      <w:r>
        <w:rPr>
          <w:rStyle w:val="SubtleEmphasis"/>
          <w:i w:val="0"/>
        </w:rPr>
        <w:tab/>
        <w:t>Chips Fire burn severity (RdNBR) – continuous</w:t>
      </w:r>
    </w:p>
    <w:p w:rsidR="00716212" w:rsidRDefault="00716212" w:rsidP="00716212">
      <w:pPr>
        <w:rPr>
          <w:rStyle w:val="SubtleEmphasis"/>
          <w:i w:val="0"/>
        </w:rPr>
      </w:pPr>
      <w:r>
        <w:rPr>
          <w:rStyle w:val="SubtleEmphasis"/>
          <w:i w:val="0"/>
        </w:rPr>
        <w:tab/>
        <w:t>Storrie Fire burn severity (RdNBR) – continuous</w:t>
      </w:r>
    </w:p>
    <w:p w:rsidR="00716212" w:rsidRDefault="00716212" w:rsidP="00716212">
      <w:pPr>
        <w:rPr>
          <w:rStyle w:val="SubtleEmphasis"/>
          <w:i w:val="0"/>
        </w:rPr>
      </w:pPr>
      <w:r>
        <w:rPr>
          <w:rStyle w:val="SubtleEmphasis"/>
          <w:i w:val="0"/>
        </w:rPr>
        <w:tab/>
        <w:t xml:space="preserve">Combined burn severity – categorical </w:t>
      </w:r>
      <w:r w:rsidR="00316E10">
        <w:rPr>
          <w:rStyle w:val="SubtleEmphasis"/>
          <w:i w:val="0"/>
        </w:rPr>
        <w:t>(low/low, moderate/high, etc.</w:t>
      </w:r>
      <w:r>
        <w:rPr>
          <w:rStyle w:val="SubtleEmphasis"/>
          <w:i w:val="0"/>
        </w:rPr>
        <w:t>)</w:t>
      </w:r>
    </w:p>
    <w:p w:rsidR="00716212" w:rsidRDefault="00716212" w:rsidP="00716212">
      <w:pPr>
        <w:rPr>
          <w:rStyle w:val="SubtleEmphasis"/>
          <w:i w:val="0"/>
        </w:rPr>
      </w:pPr>
      <w:r>
        <w:rPr>
          <w:rStyle w:val="SubtleEmphasis"/>
          <w:i w:val="0"/>
        </w:rPr>
        <w:tab/>
      </w:r>
      <w:r>
        <w:rPr>
          <w:rStyle w:val="SubtleEmphasis"/>
          <w:i w:val="0"/>
        </w:rPr>
        <w:tab/>
        <w:t>Other environmental:</w:t>
      </w:r>
    </w:p>
    <w:p w:rsidR="00716212" w:rsidRDefault="00716212" w:rsidP="00716212">
      <w:pPr>
        <w:ind w:firstLine="720"/>
        <w:rPr>
          <w:rStyle w:val="SubtleEmphasis"/>
          <w:i w:val="0"/>
        </w:rPr>
      </w:pPr>
      <w:r>
        <w:rPr>
          <w:rStyle w:val="SubtleEmphasis"/>
          <w:i w:val="0"/>
        </w:rPr>
        <w:t>Elevation</w:t>
      </w:r>
    </w:p>
    <w:p w:rsidR="00716212" w:rsidRDefault="00716212" w:rsidP="00716212">
      <w:pPr>
        <w:rPr>
          <w:rStyle w:val="SubtleEmphasis"/>
          <w:i w:val="0"/>
        </w:rPr>
      </w:pPr>
      <w:r>
        <w:rPr>
          <w:rStyle w:val="SubtleEmphasis"/>
          <w:i w:val="0"/>
        </w:rPr>
        <w:tab/>
        <w:t xml:space="preserve">Aspect </w:t>
      </w:r>
    </w:p>
    <w:p w:rsidR="00716212" w:rsidRPr="00716212" w:rsidRDefault="00716212" w:rsidP="00716212">
      <w:pPr>
        <w:rPr>
          <w:rStyle w:val="SubtleEmphasis"/>
          <w:i w:val="0"/>
        </w:rPr>
      </w:pPr>
      <w:r>
        <w:rPr>
          <w:rStyle w:val="SubtleEmphasis"/>
          <w:i w:val="0"/>
        </w:rPr>
        <w:tab/>
        <w:t>Slope</w:t>
      </w:r>
    </w:p>
    <w:p w:rsidR="00716212" w:rsidRDefault="00716212" w:rsidP="00716212">
      <w:pPr>
        <w:rPr>
          <w:rStyle w:val="SubtleEmphasis"/>
          <w:i w:val="0"/>
        </w:rPr>
      </w:pPr>
      <w:r w:rsidRPr="00716212">
        <w:rPr>
          <w:rStyle w:val="SubtleEmphasis"/>
        </w:rPr>
        <w:t>Response</w:t>
      </w:r>
      <w:r w:rsidR="001B5359">
        <w:rPr>
          <w:rStyle w:val="SubtleEmphasis"/>
        </w:rPr>
        <w:t xml:space="preserve"> variables</w:t>
      </w:r>
      <w:r>
        <w:rPr>
          <w:rStyle w:val="SubtleEmphasis"/>
          <w:i w:val="0"/>
        </w:rPr>
        <w:t>:</w:t>
      </w:r>
      <w:r>
        <w:rPr>
          <w:rStyle w:val="SubtleEmphasis"/>
          <w:i w:val="0"/>
        </w:rPr>
        <w:tab/>
      </w:r>
    </w:p>
    <w:p w:rsidR="00716212" w:rsidRDefault="00716212" w:rsidP="00716212">
      <w:pPr>
        <w:rPr>
          <w:rStyle w:val="SubtleEmphasis"/>
          <w:i w:val="0"/>
        </w:rPr>
      </w:pPr>
      <w:r>
        <w:rPr>
          <w:rStyle w:val="SubtleEmphasis"/>
          <w:i w:val="0"/>
        </w:rPr>
        <w:tab/>
        <w:t>Matrix of relative percent cover of common mid-story species (shrubs and seedlings/saplings)</w:t>
      </w:r>
    </w:p>
    <w:p w:rsidR="00716212" w:rsidRPr="000559AF" w:rsidRDefault="00716212" w:rsidP="000559AF">
      <w:pPr>
        <w:pStyle w:val="Heading1"/>
        <w:rPr>
          <w:rStyle w:val="SubtleEmphasis"/>
          <w:i w:val="0"/>
        </w:rPr>
      </w:pPr>
      <w:r w:rsidRPr="000559AF">
        <w:rPr>
          <w:rStyle w:val="SubtleEmphasis"/>
          <w:i w:val="0"/>
        </w:rPr>
        <w:t>Data analysis</w:t>
      </w:r>
      <w:r w:rsidR="000559AF">
        <w:rPr>
          <w:rStyle w:val="SubtleEmphasis"/>
          <w:i w:val="0"/>
        </w:rPr>
        <w:t>:</w:t>
      </w:r>
    </w:p>
    <w:p w:rsidR="00716212" w:rsidRPr="00716212" w:rsidRDefault="00716212" w:rsidP="00716212">
      <w:pPr>
        <w:spacing w:line="240" w:lineRule="auto"/>
        <w:rPr>
          <w:rStyle w:val="Strong"/>
          <w:b w:val="0"/>
        </w:rPr>
      </w:pPr>
      <w:r>
        <w:rPr>
          <w:rStyle w:val="Strong"/>
        </w:rPr>
        <w:tab/>
      </w:r>
      <w:r w:rsidRPr="00716212">
        <w:rPr>
          <w:rStyle w:val="Strong"/>
          <w:b w:val="0"/>
        </w:rPr>
        <w:t xml:space="preserve">Indicator species analysis </w:t>
      </w:r>
      <w:r w:rsidRPr="00716212">
        <w:rPr>
          <w:rStyle w:val="Strong"/>
          <w:b w:val="0"/>
        </w:rPr>
        <w:fldChar w:fldCharType="begin"/>
      </w:r>
      <w:r w:rsidRPr="00716212">
        <w:rPr>
          <w:rStyle w:val="Strong"/>
          <w:b w:val="0"/>
        </w:rPr>
        <w:instrText xml:space="preserve"> ADDIN EN.CITE &lt;EndNote&gt;&lt;Cite&gt;&lt;Author&gt;Dufrêne&lt;/Author&gt;&lt;Year&gt;1997&lt;/Year&gt;&lt;IDText&gt;Species assemblages and indicator species: the need for a flexible asymmetrical approach&lt;/IDText&gt;&lt;DisplayText&gt;(Dufrêne and Legendre 1997)&lt;/DisplayText&gt;&lt;record&gt;&lt;isbn&gt;1557-7015&lt;/isbn&gt;&lt;titles&gt;&lt;title&gt;Species assemblages and indicator species: the need for a flexible asymmetrical approach&lt;/title&gt;&lt;secondary-title&gt;Ecological monographs&lt;/secondary-title&gt;&lt;/titles&gt;&lt;pages&gt;345-366&lt;/pages&gt;&lt;number&gt;3&lt;/number&gt;&lt;contributors&gt;&lt;authors&gt;&lt;author&gt;Dufrêne, Marc&lt;/author&gt;&lt;author&gt;Legendre, Pierre&lt;/author&gt;&lt;/authors&gt;&lt;/contributors&gt;&lt;added-date format="utc"&gt;1523576491&lt;/added-date&gt;&lt;ref-type name="Journal Article"&gt;17&lt;/ref-type&gt;&lt;dates&gt;&lt;year&gt;1997&lt;/year&gt;&lt;/dates&gt;&lt;rec-number&gt;477&lt;/rec-number&gt;&lt;last-updated-date format="utc"&gt;1523576491&lt;/last-updated-date&gt;&lt;volume&gt;67&lt;/volume&gt;&lt;/record&gt;&lt;/Cite&gt;&lt;/EndNote&gt;</w:instrText>
      </w:r>
      <w:r w:rsidRPr="00716212">
        <w:rPr>
          <w:rStyle w:val="Strong"/>
          <w:b w:val="0"/>
        </w:rPr>
        <w:fldChar w:fldCharType="separate"/>
      </w:r>
      <w:r w:rsidRPr="00716212">
        <w:rPr>
          <w:rStyle w:val="Strong"/>
          <w:b w:val="0"/>
          <w:noProof/>
        </w:rPr>
        <w:t>(Dufrêne and Legendre 1997)</w:t>
      </w:r>
      <w:r w:rsidRPr="00716212">
        <w:rPr>
          <w:rStyle w:val="Strong"/>
          <w:b w:val="0"/>
        </w:rPr>
        <w:fldChar w:fldCharType="end"/>
      </w:r>
      <w:r w:rsidRPr="00716212">
        <w:rPr>
          <w:rStyle w:val="Strong"/>
          <w:b w:val="0"/>
        </w:rPr>
        <w:t xml:space="preserve"> </w:t>
      </w:r>
    </w:p>
    <w:p w:rsidR="00716212" w:rsidRPr="00716212" w:rsidRDefault="00716212" w:rsidP="00716212">
      <w:pPr>
        <w:spacing w:line="240" w:lineRule="auto"/>
        <w:rPr>
          <w:rStyle w:val="Strong"/>
          <w:b w:val="0"/>
        </w:rPr>
      </w:pPr>
      <w:r w:rsidRPr="00716212">
        <w:rPr>
          <w:rStyle w:val="Strong"/>
          <w:b w:val="0"/>
        </w:rPr>
        <w:lastRenderedPageBreak/>
        <w:tab/>
        <w:t>NMDS ordination</w:t>
      </w:r>
    </w:p>
    <w:p w:rsidR="00716212" w:rsidRPr="00716212" w:rsidRDefault="00716212" w:rsidP="00716212">
      <w:pPr>
        <w:spacing w:line="240" w:lineRule="auto"/>
        <w:rPr>
          <w:rStyle w:val="Strong"/>
          <w:b w:val="0"/>
        </w:rPr>
      </w:pPr>
      <w:r w:rsidRPr="00716212">
        <w:rPr>
          <w:rStyle w:val="Strong"/>
          <w:b w:val="0"/>
        </w:rPr>
        <w:tab/>
      </w:r>
      <w:r w:rsidRPr="00716212">
        <w:rPr>
          <w:rStyle w:val="Strong"/>
          <w:b w:val="0"/>
        </w:rPr>
        <w:tab/>
        <w:t xml:space="preserve">Vectors of predictor variables added using </w:t>
      </w:r>
      <w:proofErr w:type="spellStart"/>
      <w:r w:rsidRPr="00716212">
        <w:rPr>
          <w:rStyle w:val="Strong"/>
          <w:b w:val="0"/>
        </w:rPr>
        <w:t>envfit</w:t>
      </w:r>
      <w:proofErr w:type="spellEnd"/>
      <w:r w:rsidRPr="00716212">
        <w:rPr>
          <w:rStyle w:val="Strong"/>
          <w:b w:val="0"/>
        </w:rPr>
        <w:t xml:space="preserve"> in R</w:t>
      </w:r>
    </w:p>
    <w:p w:rsidR="00716212" w:rsidRPr="00716212" w:rsidRDefault="00716212" w:rsidP="00716212">
      <w:pPr>
        <w:spacing w:line="240" w:lineRule="auto"/>
        <w:rPr>
          <w:rStyle w:val="Strong"/>
          <w:b w:val="0"/>
        </w:rPr>
      </w:pPr>
      <w:r w:rsidRPr="00716212">
        <w:rPr>
          <w:rStyle w:val="Strong"/>
          <w:b w:val="0"/>
        </w:rPr>
        <w:tab/>
      </w:r>
      <w:r w:rsidRPr="00716212">
        <w:rPr>
          <w:rStyle w:val="Strong"/>
          <w:b w:val="0"/>
        </w:rPr>
        <w:tab/>
      </w:r>
      <w:r w:rsidRPr="00716212">
        <w:rPr>
          <w:rStyle w:val="Strong"/>
          <w:b w:val="0"/>
        </w:rPr>
        <w:tab/>
      </w:r>
      <w:r w:rsidRPr="00716212">
        <w:rPr>
          <w:rStyle w:val="Strong"/>
          <w:b w:val="0"/>
          <w:color w:val="FF0000"/>
        </w:rPr>
        <w:t xml:space="preserve">How to extract effect size of each fire?  </w:t>
      </w:r>
    </w:p>
    <w:p w:rsidR="00716212" w:rsidRPr="00716212" w:rsidRDefault="00716212" w:rsidP="00716212">
      <w:pPr>
        <w:spacing w:line="240" w:lineRule="auto"/>
        <w:rPr>
          <w:rStyle w:val="Strong"/>
          <w:b w:val="0"/>
        </w:rPr>
      </w:pPr>
      <w:r w:rsidRPr="00716212">
        <w:rPr>
          <w:rStyle w:val="Strong"/>
          <w:b w:val="0"/>
        </w:rPr>
        <w:tab/>
        <w:t xml:space="preserve">PERMANOVA of effect of continuous fire severity </w:t>
      </w:r>
      <w:proofErr w:type="spellStart"/>
      <w:r w:rsidRPr="00716212">
        <w:rPr>
          <w:rStyle w:val="Strong"/>
          <w:b w:val="0"/>
        </w:rPr>
        <w:t>indice</w:t>
      </w:r>
      <w:proofErr w:type="spellEnd"/>
      <w:r w:rsidRPr="00716212">
        <w:rPr>
          <w:rStyle w:val="Strong"/>
          <w:b w:val="0"/>
        </w:rPr>
        <w:t xml:space="preserve"> (RdNBR) for each fire on species composition</w:t>
      </w:r>
    </w:p>
    <w:p w:rsidR="00716212" w:rsidRPr="00716212" w:rsidRDefault="00716212" w:rsidP="00716212">
      <w:pPr>
        <w:spacing w:line="240" w:lineRule="auto"/>
        <w:rPr>
          <w:rStyle w:val="Strong"/>
          <w:b w:val="0"/>
          <w:color w:val="FF0000"/>
        </w:rPr>
      </w:pPr>
      <w:r w:rsidRPr="00716212">
        <w:rPr>
          <w:rStyle w:val="Strong"/>
          <w:b w:val="0"/>
        </w:rPr>
        <w:tab/>
      </w:r>
      <w:r w:rsidRPr="00716212">
        <w:rPr>
          <w:rStyle w:val="Strong"/>
          <w:b w:val="0"/>
        </w:rPr>
        <w:tab/>
      </w:r>
      <w:r w:rsidRPr="00716212">
        <w:rPr>
          <w:rStyle w:val="Strong"/>
          <w:b w:val="0"/>
          <w:color w:val="FF0000"/>
        </w:rPr>
        <w:t xml:space="preserve">How to analyze </w:t>
      </w:r>
      <w:r w:rsidRPr="00716212">
        <w:rPr>
          <w:rStyle w:val="Strong"/>
          <w:b w:val="0"/>
          <w:color w:val="FF0000"/>
          <w:u w:val="single"/>
        </w:rPr>
        <w:t>interaction</w:t>
      </w:r>
      <w:r w:rsidRPr="00716212">
        <w:rPr>
          <w:rStyle w:val="Strong"/>
          <w:b w:val="0"/>
          <w:color w:val="FF0000"/>
        </w:rPr>
        <w:t xml:space="preserve"> of two fires?  </w:t>
      </w:r>
    </w:p>
    <w:p w:rsidR="00716212" w:rsidRPr="00D017E0" w:rsidRDefault="00716212" w:rsidP="00716212">
      <w:pPr>
        <w:spacing w:line="240" w:lineRule="auto"/>
        <w:rPr>
          <w:rStyle w:val="Strong"/>
          <w:b w:val="0"/>
        </w:rPr>
      </w:pPr>
      <w:r w:rsidRPr="00716212">
        <w:rPr>
          <w:rStyle w:val="Strong"/>
          <w:b w:val="0"/>
        </w:rPr>
        <w:t>Other options:  Pearson’s R correlation of NMS scores with predic</w:t>
      </w:r>
      <w:r w:rsidRPr="00D017E0">
        <w:rPr>
          <w:rStyle w:val="Strong"/>
          <w:b w:val="0"/>
        </w:rPr>
        <w:t>tor variables</w:t>
      </w:r>
    </w:p>
    <w:p w:rsidR="00716212" w:rsidRPr="00D017E0" w:rsidRDefault="00716212" w:rsidP="00716212">
      <w:pPr>
        <w:spacing w:line="240" w:lineRule="auto"/>
        <w:rPr>
          <w:rStyle w:val="Strong"/>
          <w:b w:val="0"/>
        </w:rPr>
      </w:pPr>
      <w:r w:rsidRPr="00D017E0">
        <w:rPr>
          <w:rStyle w:val="Strong"/>
          <w:b w:val="0"/>
        </w:rPr>
        <w:tab/>
      </w:r>
      <w:r w:rsidRPr="00D017E0">
        <w:rPr>
          <w:rStyle w:val="Strong"/>
          <w:b w:val="0"/>
        </w:rPr>
        <w:tab/>
        <w:t>Joint plot</w:t>
      </w:r>
    </w:p>
    <w:p w:rsidR="00316E10" w:rsidRDefault="00316E10" w:rsidP="00316E10">
      <w:pPr>
        <w:spacing w:line="276" w:lineRule="auto"/>
        <w:rPr>
          <w:rStyle w:val="Strong"/>
        </w:rPr>
      </w:pPr>
      <w:r>
        <w:rPr>
          <w:rStyle w:val="Strong"/>
        </w:rPr>
        <w:t>Code:</w:t>
      </w:r>
    </w:p>
    <w:p w:rsidR="00316E10" w:rsidRDefault="00316E10" w:rsidP="00316E10">
      <w:pPr>
        <w:spacing w:line="276" w:lineRule="auto"/>
        <w:rPr>
          <w:rStyle w:val="Strong"/>
        </w:rPr>
      </w:pPr>
      <w:r>
        <w:rPr>
          <w:rStyle w:val="Strong"/>
        </w:rPr>
        <w:t>#</w:t>
      </w:r>
      <w:r w:rsidRPr="00316E10">
        <w:rPr>
          <w:rStyle w:val="Strong"/>
          <w:b w:val="0"/>
        </w:rPr>
        <w:t>necessary packages</w:t>
      </w:r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  <w:r w:rsidRPr="00316E10">
        <w:rPr>
          <w:rStyle w:val="Strong"/>
          <w:b w:val="0"/>
        </w:rPr>
        <w:t>library(</w:t>
      </w:r>
      <w:proofErr w:type="spellStart"/>
      <w:r w:rsidRPr="00316E10">
        <w:rPr>
          <w:rStyle w:val="Strong"/>
          <w:b w:val="0"/>
        </w:rPr>
        <w:t>tidyverse</w:t>
      </w:r>
      <w:proofErr w:type="spellEnd"/>
      <w:r w:rsidRPr="00316E10">
        <w:rPr>
          <w:rStyle w:val="Strong"/>
          <w:b w:val="0"/>
        </w:rPr>
        <w:t>)</w:t>
      </w:r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  <w:r w:rsidRPr="00316E10">
        <w:rPr>
          <w:rStyle w:val="Strong"/>
          <w:b w:val="0"/>
        </w:rPr>
        <w:t>library(vegan)</w:t>
      </w:r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  <w:r w:rsidRPr="00316E10">
        <w:rPr>
          <w:rStyle w:val="Strong"/>
          <w:b w:val="0"/>
        </w:rPr>
        <w:t>library(</w:t>
      </w:r>
      <w:proofErr w:type="spellStart"/>
      <w:r w:rsidRPr="00316E10">
        <w:rPr>
          <w:rStyle w:val="Strong"/>
          <w:b w:val="0"/>
        </w:rPr>
        <w:t>indicspecies</w:t>
      </w:r>
      <w:proofErr w:type="spellEnd"/>
      <w:r w:rsidRPr="00316E10">
        <w:rPr>
          <w:rStyle w:val="Strong"/>
          <w:b w:val="0"/>
        </w:rPr>
        <w:t>)</w:t>
      </w:r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  <w:r w:rsidRPr="00316E10">
        <w:rPr>
          <w:rStyle w:val="Strong"/>
          <w:b w:val="0"/>
        </w:rPr>
        <w:t>library(</w:t>
      </w:r>
      <w:proofErr w:type="spellStart"/>
      <w:r w:rsidRPr="00316E10">
        <w:rPr>
          <w:rStyle w:val="Strong"/>
          <w:b w:val="0"/>
        </w:rPr>
        <w:t>labdsv</w:t>
      </w:r>
      <w:proofErr w:type="spellEnd"/>
      <w:r w:rsidRPr="00316E10">
        <w:rPr>
          <w:rStyle w:val="Strong"/>
          <w:b w:val="0"/>
        </w:rPr>
        <w:t>)</w:t>
      </w:r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  <w:r w:rsidRPr="00316E10">
        <w:rPr>
          <w:rStyle w:val="Strong"/>
          <w:b w:val="0"/>
        </w:rPr>
        <w:t>#data frame of response variables (all common species Relative cover values) = coverRel.csv</w:t>
      </w:r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  <w:r w:rsidRPr="00316E10">
        <w:rPr>
          <w:rStyle w:val="Strong"/>
          <w:b w:val="0"/>
        </w:rPr>
        <w:t xml:space="preserve">cover2 &lt;- </w:t>
      </w:r>
      <w:proofErr w:type="spellStart"/>
      <w:r w:rsidRPr="00316E10">
        <w:rPr>
          <w:rStyle w:val="Strong"/>
          <w:b w:val="0"/>
        </w:rPr>
        <w:t>read.table</w:t>
      </w:r>
      <w:proofErr w:type="spellEnd"/>
      <w:r w:rsidRPr="00316E10">
        <w:rPr>
          <w:rStyle w:val="Strong"/>
          <w:b w:val="0"/>
        </w:rPr>
        <w:t>(</w:t>
      </w:r>
      <w:proofErr w:type="spellStart"/>
      <w:r w:rsidRPr="00316E10">
        <w:rPr>
          <w:rStyle w:val="Strong"/>
          <w:b w:val="0"/>
        </w:rPr>
        <w:t>file.choose</w:t>
      </w:r>
      <w:proofErr w:type="spellEnd"/>
      <w:r w:rsidRPr="00316E10">
        <w:rPr>
          <w:rStyle w:val="Strong"/>
          <w:b w:val="0"/>
        </w:rPr>
        <w:t>(), T)</w:t>
      </w:r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  <w:r w:rsidRPr="00316E10">
        <w:rPr>
          <w:rStyle w:val="Strong"/>
          <w:b w:val="0"/>
        </w:rPr>
        <w:t xml:space="preserve"># </w:t>
      </w:r>
      <w:proofErr w:type="spellStart"/>
      <w:r w:rsidRPr="00316E10">
        <w:rPr>
          <w:rStyle w:val="Strong"/>
          <w:b w:val="0"/>
        </w:rPr>
        <w:t>dataframe</w:t>
      </w:r>
      <w:proofErr w:type="spellEnd"/>
      <w:r w:rsidRPr="00316E10">
        <w:rPr>
          <w:rStyle w:val="Strong"/>
          <w:b w:val="0"/>
        </w:rPr>
        <w:t xml:space="preserve"> of predictor variables (</w:t>
      </w:r>
      <w:proofErr w:type="spellStart"/>
      <w:r w:rsidRPr="00316E10">
        <w:rPr>
          <w:rStyle w:val="Strong"/>
          <w:b w:val="0"/>
        </w:rPr>
        <w:t>rdnbr</w:t>
      </w:r>
      <w:proofErr w:type="spellEnd"/>
      <w:r w:rsidRPr="00316E10">
        <w:rPr>
          <w:rStyle w:val="Strong"/>
          <w:b w:val="0"/>
        </w:rPr>
        <w:t>, plot names &amp; categories) = cover1.csv</w:t>
      </w:r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  <w:r w:rsidRPr="00316E10">
        <w:rPr>
          <w:rStyle w:val="Strong"/>
          <w:b w:val="0"/>
        </w:rPr>
        <w:t xml:space="preserve">cover &lt;- </w:t>
      </w:r>
      <w:proofErr w:type="spellStart"/>
      <w:r w:rsidRPr="00316E10">
        <w:rPr>
          <w:rStyle w:val="Strong"/>
          <w:b w:val="0"/>
        </w:rPr>
        <w:t>read.table</w:t>
      </w:r>
      <w:proofErr w:type="spellEnd"/>
      <w:r w:rsidRPr="00316E10">
        <w:rPr>
          <w:rStyle w:val="Strong"/>
          <w:b w:val="0"/>
        </w:rPr>
        <w:t>(</w:t>
      </w:r>
      <w:proofErr w:type="spellStart"/>
      <w:r w:rsidRPr="00316E10">
        <w:rPr>
          <w:rStyle w:val="Strong"/>
          <w:b w:val="0"/>
        </w:rPr>
        <w:t>file.choose</w:t>
      </w:r>
      <w:proofErr w:type="spellEnd"/>
      <w:r w:rsidRPr="00316E10">
        <w:rPr>
          <w:rStyle w:val="Strong"/>
          <w:b w:val="0"/>
        </w:rPr>
        <w:t>(), T)</w:t>
      </w:r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  <w:r w:rsidRPr="00316E10">
        <w:rPr>
          <w:rStyle w:val="Strong"/>
          <w:b w:val="0"/>
        </w:rPr>
        <w:t># dominant species for each plot = cdomin.csv</w:t>
      </w:r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  <w:proofErr w:type="spellStart"/>
      <w:r w:rsidRPr="00316E10">
        <w:rPr>
          <w:rStyle w:val="Strong"/>
          <w:b w:val="0"/>
        </w:rPr>
        <w:t>dom</w:t>
      </w:r>
      <w:proofErr w:type="spellEnd"/>
      <w:r w:rsidRPr="00316E10">
        <w:rPr>
          <w:rStyle w:val="Strong"/>
          <w:b w:val="0"/>
        </w:rPr>
        <w:t xml:space="preserve"> &lt;- </w:t>
      </w:r>
      <w:proofErr w:type="spellStart"/>
      <w:r w:rsidRPr="00316E10">
        <w:rPr>
          <w:rStyle w:val="Strong"/>
          <w:b w:val="0"/>
        </w:rPr>
        <w:t>read.table</w:t>
      </w:r>
      <w:proofErr w:type="spellEnd"/>
      <w:r w:rsidRPr="00316E10">
        <w:rPr>
          <w:rStyle w:val="Strong"/>
          <w:b w:val="0"/>
        </w:rPr>
        <w:t>(</w:t>
      </w:r>
      <w:proofErr w:type="spellStart"/>
      <w:r w:rsidRPr="00316E10">
        <w:rPr>
          <w:rStyle w:val="Strong"/>
          <w:b w:val="0"/>
        </w:rPr>
        <w:t>file.choose</w:t>
      </w:r>
      <w:proofErr w:type="spellEnd"/>
      <w:r w:rsidRPr="00316E10">
        <w:rPr>
          <w:rStyle w:val="Strong"/>
          <w:b w:val="0"/>
        </w:rPr>
        <w:t>(), T)</w:t>
      </w:r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  <w:r w:rsidRPr="00316E10">
        <w:rPr>
          <w:rStyle w:val="Strong"/>
          <w:b w:val="0"/>
        </w:rPr>
        <w:t xml:space="preserve">#creates vector of </w:t>
      </w:r>
      <w:proofErr w:type="spellStart"/>
      <w:r w:rsidRPr="00316E10">
        <w:rPr>
          <w:rStyle w:val="Strong"/>
          <w:b w:val="0"/>
        </w:rPr>
        <w:t>storrie</w:t>
      </w:r>
      <w:proofErr w:type="spellEnd"/>
      <w:r w:rsidRPr="00316E10">
        <w:rPr>
          <w:rStyle w:val="Strong"/>
          <w:b w:val="0"/>
        </w:rPr>
        <w:t>/chips severity combination</w:t>
      </w:r>
    </w:p>
    <w:p w:rsidR="00316E10" w:rsidRDefault="00316E10" w:rsidP="00316E10">
      <w:pPr>
        <w:spacing w:line="240" w:lineRule="auto"/>
        <w:rPr>
          <w:rStyle w:val="Strong"/>
          <w:b w:val="0"/>
        </w:rPr>
      </w:pPr>
      <w:r w:rsidRPr="00316E10">
        <w:rPr>
          <w:rStyle w:val="Strong"/>
          <w:b w:val="0"/>
        </w:rPr>
        <w:t xml:space="preserve">cat &lt;- </w:t>
      </w:r>
      <w:proofErr w:type="spellStart"/>
      <w:r w:rsidRPr="00316E10">
        <w:rPr>
          <w:rStyle w:val="Strong"/>
          <w:b w:val="0"/>
        </w:rPr>
        <w:t>as.factor</w:t>
      </w:r>
      <w:proofErr w:type="spellEnd"/>
      <w:r w:rsidRPr="00316E10">
        <w:rPr>
          <w:rStyle w:val="Strong"/>
          <w:b w:val="0"/>
        </w:rPr>
        <w:t>(</w:t>
      </w:r>
      <w:proofErr w:type="spellStart"/>
      <w:r w:rsidRPr="00316E10">
        <w:rPr>
          <w:rStyle w:val="Strong"/>
          <w:b w:val="0"/>
        </w:rPr>
        <w:t>cover$SC</w:t>
      </w:r>
      <w:proofErr w:type="spellEnd"/>
      <w:r w:rsidRPr="00316E10">
        <w:rPr>
          <w:rStyle w:val="Strong"/>
          <w:b w:val="0"/>
        </w:rPr>
        <w:t>)</w:t>
      </w:r>
    </w:p>
    <w:p w:rsidR="00316E10" w:rsidRDefault="00316E10" w:rsidP="00316E10">
      <w:pPr>
        <w:spacing w:line="240" w:lineRule="auto"/>
        <w:rPr>
          <w:rStyle w:val="Strong"/>
          <w:b w:val="0"/>
        </w:rPr>
      </w:pPr>
      <w:r>
        <w:rPr>
          <w:rStyle w:val="Strong"/>
          <w:b w:val="0"/>
        </w:rPr>
        <w:t>###############################################</w:t>
      </w:r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  <w:r w:rsidRPr="00316E10">
        <w:rPr>
          <w:rStyle w:val="Strong"/>
          <w:b w:val="0"/>
        </w:rPr>
        <w:t xml:space="preserve">#indicator species analysis using </w:t>
      </w:r>
      <w:r>
        <w:rPr>
          <w:rStyle w:val="Strong"/>
          <w:b w:val="0"/>
        </w:rPr>
        <w:t>severity combinations</w:t>
      </w:r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  <w:proofErr w:type="spellStart"/>
      <w:r w:rsidRPr="00316E10">
        <w:rPr>
          <w:rStyle w:val="Strong"/>
          <w:b w:val="0"/>
        </w:rPr>
        <w:t>cov.ind</w:t>
      </w:r>
      <w:proofErr w:type="spellEnd"/>
      <w:r w:rsidRPr="00316E10">
        <w:rPr>
          <w:rStyle w:val="Strong"/>
          <w:b w:val="0"/>
        </w:rPr>
        <w:t xml:space="preserve"> &lt;- </w:t>
      </w:r>
      <w:proofErr w:type="spellStart"/>
      <w:r w:rsidRPr="00316E10">
        <w:rPr>
          <w:rStyle w:val="Strong"/>
          <w:b w:val="0"/>
        </w:rPr>
        <w:t>multipatt</w:t>
      </w:r>
      <w:proofErr w:type="spellEnd"/>
      <w:r w:rsidRPr="00316E10">
        <w:rPr>
          <w:rStyle w:val="Strong"/>
          <w:b w:val="0"/>
        </w:rPr>
        <w:t>(cover2, cluster = cat, control = how(</w:t>
      </w:r>
      <w:proofErr w:type="spellStart"/>
      <w:r w:rsidRPr="00316E10">
        <w:rPr>
          <w:rStyle w:val="Strong"/>
          <w:b w:val="0"/>
        </w:rPr>
        <w:t>nperm</w:t>
      </w:r>
      <w:proofErr w:type="spellEnd"/>
      <w:r w:rsidRPr="00316E10">
        <w:rPr>
          <w:rStyle w:val="Strong"/>
          <w:b w:val="0"/>
        </w:rPr>
        <w:t xml:space="preserve"> = 999), </w:t>
      </w:r>
      <w:proofErr w:type="spellStart"/>
      <w:r w:rsidRPr="00316E10">
        <w:rPr>
          <w:rStyle w:val="Strong"/>
          <w:b w:val="0"/>
        </w:rPr>
        <w:t>duleg</w:t>
      </w:r>
      <w:proofErr w:type="spellEnd"/>
      <w:r w:rsidRPr="00316E10">
        <w:rPr>
          <w:rStyle w:val="Strong"/>
          <w:b w:val="0"/>
        </w:rPr>
        <w:t xml:space="preserve"> = T)</w:t>
      </w:r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  <w:r w:rsidRPr="00316E10">
        <w:rPr>
          <w:rStyle w:val="Strong"/>
          <w:b w:val="0"/>
        </w:rPr>
        <w:t>s</w:t>
      </w:r>
      <w:r>
        <w:rPr>
          <w:rStyle w:val="Strong"/>
          <w:b w:val="0"/>
        </w:rPr>
        <w:t>ummary(</w:t>
      </w:r>
      <w:proofErr w:type="spellStart"/>
      <w:r>
        <w:rPr>
          <w:rStyle w:val="Strong"/>
          <w:b w:val="0"/>
        </w:rPr>
        <w:t>cov.ind</w:t>
      </w:r>
      <w:proofErr w:type="spellEnd"/>
      <w:r>
        <w:rPr>
          <w:rStyle w:val="Strong"/>
          <w:b w:val="0"/>
        </w:rPr>
        <w:t xml:space="preserve">, </w:t>
      </w:r>
      <w:proofErr w:type="spellStart"/>
      <w:r>
        <w:rPr>
          <w:rStyle w:val="Strong"/>
          <w:b w:val="0"/>
        </w:rPr>
        <w:t>indvalcomp</w:t>
      </w:r>
      <w:proofErr w:type="spellEnd"/>
      <w:r>
        <w:rPr>
          <w:rStyle w:val="Strong"/>
          <w:b w:val="0"/>
        </w:rPr>
        <w:t xml:space="preserve"> = T)</w:t>
      </w:r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  <w:r w:rsidRPr="00316E10">
        <w:rPr>
          <w:rStyle w:val="Strong"/>
          <w:b w:val="0"/>
        </w:rPr>
        <w:t>###############################################################</w:t>
      </w:r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  <w:r>
        <w:rPr>
          <w:rStyle w:val="Strong"/>
          <w:b w:val="0"/>
        </w:rPr>
        <w:t>#creates NMDS ordination</w:t>
      </w:r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  <w:r w:rsidRPr="00316E10">
        <w:rPr>
          <w:rStyle w:val="Strong"/>
          <w:b w:val="0"/>
        </w:rPr>
        <w:t xml:space="preserve">z &lt;- </w:t>
      </w:r>
      <w:proofErr w:type="spellStart"/>
      <w:r w:rsidRPr="00316E10">
        <w:rPr>
          <w:rStyle w:val="Strong"/>
          <w:b w:val="0"/>
        </w:rPr>
        <w:t>metaMDS</w:t>
      </w:r>
      <w:proofErr w:type="spellEnd"/>
      <w:r w:rsidRPr="00316E10">
        <w:rPr>
          <w:rStyle w:val="Strong"/>
          <w:b w:val="0"/>
        </w:rPr>
        <w:t>(</w:t>
      </w:r>
      <w:proofErr w:type="spellStart"/>
      <w:r w:rsidRPr="00316E10">
        <w:rPr>
          <w:rStyle w:val="Strong"/>
          <w:b w:val="0"/>
        </w:rPr>
        <w:t>comm</w:t>
      </w:r>
      <w:proofErr w:type="spellEnd"/>
      <w:r w:rsidRPr="00316E10">
        <w:rPr>
          <w:rStyle w:val="Strong"/>
          <w:b w:val="0"/>
        </w:rPr>
        <w:t xml:space="preserve"> = cover2, k=3, distance = "horn", </w:t>
      </w:r>
      <w:proofErr w:type="spellStart"/>
      <w:r w:rsidRPr="00316E10">
        <w:rPr>
          <w:rStyle w:val="Strong"/>
          <w:b w:val="0"/>
        </w:rPr>
        <w:t>weakties</w:t>
      </w:r>
      <w:proofErr w:type="spellEnd"/>
      <w:r w:rsidRPr="00316E10">
        <w:rPr>
          <w:rStyle w:val="Strong"/>
          <w:b w:val="0"/>
        </w:rPr>
        <w:t xml:space="preserve">=T, </w:t>
      </w:r>
      <w:proofErr w:type="spellStart"/>
      <w:r w:rsidRPr="00316E10">
        <w:rPr>
          <w:rStyle w:val="Strong"/>
          <w:b w:val="0"/>
        </w:rPr>
        <w:t>trymax</w:t>
      </w:r>
      <w:proofErr w:type="spellEnd"/>
      <w:r w:rsidRPr="00316E10">
        <w:rPr>
          <w:rStyle w:val="Strong"/>
          <w:b w:val="0"/>
        </w:rPr>
        <w:t xml:space="preserve"> = 100, </w:t>
      </w:r>
      <w:proofErr w:type="spellStart"/>
      <w:r w:rsidRPr="00316E10">
        <w:rPr>
          <w:rStyle w:val="Strong"/>
          <w:b w:val="0"/>
        </w:rPr>
        <w:t>autotransform</w:t>
      </w:r>
      <w:proofErr w:type="spellEnd"/>
      <w:r w:rsidRPr="00316E10">
        <w:rPr>
          <w:rStyle w:val="Strong"/>
          <w:b w:val="0"/>
        </w:rPr>
        <w:t xml:space="preserve"> = FALSE)</w:t>
      </w:r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  <w:proofErr w:type="spellStart"/>
      <w:r w:rsidRPr="00316E10">
        <w:rPr>
          <w:rStyle w:val="Strong"/>
          <w:b w:val="0"/>
        </w:rPr>
        <w:lastRenderedPageBreak/>
        <w:t>z$stress</w:t>
      </w:r>
      <w:proofErr w:type="spellEnd"/>
      <w:r>
        <w:rPr>
          <w:rStyle w:val="Strong"/>
          <w:b w:val="0"/>
        </w:rPr>
        <w:t xml:space="preserve"> #.079</w:t>
      </w:r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  <w:r w:rsidRPr="00316E10">
        <w:rPr>
          <w:rStyle w:val="Strong"/>
          <w:b w:val="0"/>
        </w:rPr>
        <w:t>###########</w:t>
      </w:r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  <w:r w:rsidRPr="00316E10">
        <w:rPr>
          <w:rStyle w:val="Strong"/>
          <w:b w:val="0"/>
        </w:rPr>
        <w:t xml:space="preserve">#rotate NMDS by </w:t>
      </w:r>
      <w:proofErr w:type="spellStart"/>
      <w:r w:rsidRPr="00316E10">
        <w:rPr>
          <w:rStyle w:val="Strong"/>
          <w:b w:val="0"/>
        </w:rPr>
        <w:t>storrie</w:t>
      </w:r>
      <w:proofErr w:type="spellEnd"/>
      <w:r w:rsidRPr="00316E10">
        <w:rPr>
          <w:rStyle w:val="Strong"/>
          <w:b w:val="0"/>
        </w:rPr>
        <w:t xml:space="preserve"> severity####</w:t>
      </w:r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  <w:proofErr w:type="spellStart"/>
      <w:r w:rsidRPr="00316E10">
        <w:rPr>
          <w:rStyle w:val="Strong"/>
          <w:b w:val="0"/>
        </w:rPr>
        <w:t>z.sev</w:t>
      </w:r>
      <w:proofErr w:type="spellEnd"/>
      <w:r w:rsidRPr="00316E10">
        <w:rPr>
          <w:rStyle w:val="Strong"/>
          <w:b w:val="0"/>
        </w:rPr>
        <w:t xml:space="preserve"> &lt;- </w:t>
      </w:r>
      <w:proofErr w:type="spellStart"/>
      <w:r w:rsidRPr="00316E10">
        <w:rPr>
          <w:rStyle w:val="Strong"/>
          <w:b w:val="0"/>
        </w:rPr>
        <w:t>MDSrotate</w:t>
      </w:r>
      <w:proofErr w:type="spellEnd"/>
      <w:r w:rsidRPr="00316E10">
        <w:rPr>
          <w:rStyle w:val="Strong"/>
          <w:b w:val="0"/>
        </w:rPr>
        <w:t xml:space="preserve">(z, </w:t>
      </w:r>
      <w:proofErr w:type="spellStart"/>
      <w:r w:rsidRPr="00316E10">
        <w:rPr>
          <w:rStyle w:val="Strong"/>
          <w:b w:val="0"/>
        </w:rPr>
        <w:t>cover$storrie_rdnbr</w:t>
      </w:r>
      <w:proofErr w:type="spellEnd"/>
      <w:r w:rsidRPr="00316E10">
        <w:rPr>
          <w:rStyle w:val="Strong"/>
          <w:b w:val="0"/>
        </w:rPr>
        <w:t>)</w:t>
      </w:r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  <w:r w:rsidRPr="00316E10">
        <w:rPr>
          <w:rStyle w:val="Strong"/>
          <w:b w:val="0"/>
        </w:rPr>
        <w:t>#plot</w:t>
      </w:r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  <w:r w:rsidRPr="00316E10">
        <w:rPr>
          <w:rStyle w:val="Strong"/>
          <w:b w:val="0"/>
        </w:rPr>
        <w:t>plot(</w:t>
      </w:r>
      <w:proofErr w:type="spellStart"/>
      <w:r w:rsidRPr="00316E10">
        <w:rPr>
          <w:rStyle w:val="Strong"/>
          <w:b w:val="0"/>
        </w:rPr>
        <w:t>z.sev</w:t>
      </w:r>
      <w:proofErr w:type="spellEnd"/>
      <w:r w:rsidRPr="00316E10">
        <w:rPr>
          <w:rStyle w:val="Strong"/>
          <w:b w:val="0"/>
        </w:rPr>
        <w:t>, display = "sites")</w:t>
      </w:r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  <w:r w:rsidRPr="00316E10">
        <w:rPr>
          <w:rStyle w:val="Strong"/>
          <w:b w:val="0"/>
        </w:rPr>
        <w:t>#code points by dominant species</w:t>
      </w:r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  <w:r w:rsidRPr="00316E10">
        <w:rPr>
          <w:rStyle w:val="Strong"/>
          <w:b w:val="0"/>
        </w:rPr>
        <w:t>cols &lt;- rainbow(12)</w:t>
      </w:r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  <w:r w:rsidRPr="00316E10">
        <w:rPr>
          <w:rStyle w:val="Strong"/>
          <w:b w:val="0"/>
        </w:rPr>
        <w:t>palette(</w:t>
      </w:r>
      <w:proofErr w:type="spellStart"/>
      <w:r w:rsidRPr="00316E10">
        <w:rPr>
          <w:rStyle w:val="Strong"/>
          <w:b w:val="0"/>
        </w:rPr>
        <w:t>col.rainbow</w:t>
      </w:r>
      <w:proofErr w:type="spellEnd"/>
      <w:r w:rsidRPr="00316E10">
        <w:rPr>
          <w:rStyle w:val="Strong"/>
          <w:b w:val="0"/>
        </w:rPr>
        <w:t>)</w:t>
      </w:r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  <w:r w:rsidRPr="00316E10">
        <w:rPr>
          <w:rStyle w:val="Strong"/>
          <w:b w:val="0"/>
        </w:rPr>
        <w:t>points(</w:t>
      </w:r>
      <w:proofErr w:type="spellStart"/>
      <w:r w:rsidRPr="00316E10">
        <w:rPr>
          <w:rStyle w:val="Strong"/>
          <w:b w:val="0"/>
        </w:rPr>
        <w:t>z.sev$points</w:t>
      </w:r>
      <w:proofErr w:type="spellEnd"/>
      <w:r w:rsidRPr="00316E10">
        <w:rPr>
          <w:rStyle w:val="Strong"/>
          <w:b w:val="0"/>
        </w:rPr>
        <w:t xml:space="preserve">, </w:t>
      </w:r>
      <w:proofErr w:type="spellStart"/>
      <w:r w:rsidRPr="00316E10">
        <w:rPr>
          <w:rStyle w:val="Strong"/>
          <w:b w:val="0"/>
        </w:rPr>
        <w:t>bg</w:t>
      </w:r>
      <w:proofErr w:type="spellEnd"/>
      <w:r w:rsidRPr="00316E10">
        <w:rPr>
          <w:rStyle w:val="Strong"/>
          <w:b w:val="0"/>
        </w:rPr>
        <w:t>=</w:t>
      </w:r>
      <w:proofErr w:type="spellStart"/>
      <w:r w:rsidRPr="00316E10">
        <w:rPr>
          <w:rStyle w:val="Strong"/>
          <w:b w:val="0"/>
        </w:rPr>
        <w:t>dom$abun</w:t>
      </w:r>
      <w:proofErr w:type="spellEnd"/>
      <w:r w:rsidRPr="00316E10">
        <w:rPr>
          <w:rStyle w:val="Strong"/>
          <w:b w:val="0"/>
        </w:rPr>
        <w:t xml:space="preserve">, </w:t>
      </w:r>
      <w:proofErr w:type="spellStart"/>
      <w:r w:rsidRPr="00316E10">
        <w:rPr>
          <w:rStyle w:val="Strong"/>
          <w:b w:val="0"/>
        </w:rPr>
        <w:t>pch</w:t>
      </w:r>
      <w:proofErr w:type="spellEnd"/>
      <w:r w:rsidRPr="00316E10">
        <w:rPr>
          <w:rStyle w:val="Strong"/>
          <w:b w:val="0"/>
        </w:rPr>
        <w:t xml:space="preserve">=21, </w:t>
      </w:r>
      <w:proofErr w:type="spellStart"/>
      <w:r w:rsidRPr="00316E10">
        <w:rPr>
          <w:rStyle w:val="Strong"/>
          <w:b w:val="0"/>
        </w:rPr>
        <w:t>cex</w:t>
      </w:r>
      <w:proofErr w:type="spellEnd"/>
      <w:r w:rsidRPr="00316E10">
        <w:rPr>
          <w:rStyle w:val="Strong"/>
          <w:b w:val="0"/>
        </w:rPr>
        <w:t>=1.3)</w:t>
      </w:r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  <w:r w:rsidRPr="00316E10">
        <w:rPr>
          <w:rStyle w:val="Strong"/>
          <w:b w:val="0"/>
        </w:rPr>
        <w:t xml:space="preserve">text(.1,.5, "CEIN", </w:t>
      </w:r>
      <w:proofErr w:type="spellStart"/>
      <w:r w:rsidRPr="00316E10">
        <w:rPr>
          <w:rStyle w:val="Strong"/>
          <w:b w:val="0"/>
        </w:rPr>
        <w:t>cex</w:t>
      </w:r>
      <w:proofErr w:type="spellEnd"/>
      <w:r w:rsidRPr="00316E10">
        <w:rPr>
          <w:rStyle w:val="Strong"/>
          <w:b w:val="0"/>
        </w:rPr>
        <w:t xml:space="preserve">=1.2, col="black") </w:t>
      </w:r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  <w:r w:rsidRPr="00316E10">
        <w:rPr>
          <w:rStyle w:val="Strong"/>
          <w:b w:val="0"/>
        </w:rPr>
        <w:t xml:space="preserve">text(.5,-.7, "CECO", </w:t>
      </w:r>
      <w:proofErr w:type="spellStart"/>
      <w:r w:rsidRPr="00316E10">
        <w:rPr>
          <w:rStyle w:val="Strong"/>
          <w:b w:val="0"/>
        </w:rPr>
        <w:t>cex</w:t>
      </w:r>
      <w:proofErr w:type="spellEnd"/>
      <w:r w:rsidRPr="00316E10">
        <w:rPr>
          <w:rStyle w:val="Strong"/>
          <w:b w:val="0"/>
        </w:rPr>
        <w:t xml:space="preserve">=1.2, col="black") </w:t>
      </w:r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  <w:r w:rsidRPr="00316E10">
        <w:rPr>
          <w:rStyle w:val="Strong"/>
          <w:b w:val="0"/>
        </w:rPr>
        <w:t xml:space="preserve">text(-.5,-.75, "ABCO/QUKE", </w:t>
      </w:r>
      <w:proofErr w:type="spellStart"/>
      <w:r w:rsidRPr="00316E10">
        <w:rPr>
          <w:rStyle w:val="Strong"/>
          <w:b w:val="0"/>
        </w:rPr>
        <w:t>cex</w:t>
      </w:r>
      <w:proofErr w:type="spellEnd"/>
      <w:r w:rsidRPr="00316E10">
        <w:rPr>
          <w:rStyle w:val="Strong"/>
          <w:b w:val="0"/>
        </w:rPr>
        <w:t xml:space="preserve">=1.2, col="black") </w:t>
      </w:r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  <w:r w:rsidRPr="00316E10">
        <w:rPr>
          <w:rStyle w:val="Strong"/>
          <w:b w:val="0"/>
        </w:rPr>
        <w:t>title(main = "NMS with dominant species providing color coding")</w:t>
      </w:r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  <w:r w:rsidRPr="00316E10">
        <w:rPr>
          <w:rStyle w:val="Strong"/>
          <w:b w:val="0"/>
        </w:rPr>
        <w:t>#add continuous severity vectors</w:t>
      </w:r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  <w:proofErr w:type="spellStart"/>
      <w:r w:rsidRPr="00316E10">
        <w:rPr>
          <w:rStyle w:val="Strong"/>
          <w:b w:val="0"/>
        </w:rPr>
        <w:t>sev.fit</w:t>
      </w:r>
      <w:proofErr w:type="spellEnd"/>
      <w:r w:rsidRPr="00316E10">
        <w:rPr>
          <w:rStyle w:val="Strong"/>
          <w:b w:val="0"/>
        </w:rPr>
        <w:t xml:space="preserve"> &lt;- </w:t>
      </w:r>
      <w:proofErr w:type="spellStart"/>
      <w:r w:rsidRPr="00316E10">
        <w:rPr>
          <w:rStyle w:val="Strong"/>
          <w:b w:val="0"/>
        </w:rPr>
        <w:t>envfit</w:t>
      </w:r>
      <w:proofErr w:type="spellEnd"/>
      <w:r w:rsidRPr="00316E10">
        <w:rPr>
          <w:rStyle w:val="Strong"/>
          <w:b w:val="0"/>
        </w:rPr>
        <w:t>(</w:t>
      </w:r>
      <w:proofErr w:type="spellStart"/>
      <w:r w:rsidRPr="00316E10">
        <w:rPr>
          <w:rStyle w:val="Strong"/>
          <w:b w:val="0"/>
        </w:rPr>
        <w:t>z.sev</w:t>
      </w:r>
      <w:proofErr w:type="spellEnd"/>
      <w:r w:rsidRPr="00316E10">
        <w:rPr>
          <w:rStyle w:val="Strong"/>
          <w:b w:val="0"/>
        </w:rPr>
        <w:t xml:space="preserve"> ~ </w:t>
      </w:r>
      <w:proofErr w:type="spellStart"/>
      <w:r w:rsidRPr="00316E10">
        <w:rPr>
          <w:rStyle w:val="Strong"/>
          <w:b w:val="0"/>
        </w:rPr>
        <w:t>storrie_rdnbr</w:t>
      </w:r>
      <w:proofErr w:type="spellEnd"/>
      <w:r w:rsidRPr="00316E10">
        <w:rPr>
          <w:rStyle w:val="Strong"/>
          <w:b w:val="0"/>
        </w:rPr>
        <w:t xml:space="preserve"> + </w:t>
      </w:r>
      <w:proofErr w:type="spellStart"/>
      <w:r w:rsidRPr="00316E10">
        <w:rPr>
          <w:rStyle w:val="Strong"/>
          <w:b w:val="0"/>
        </w:rPr>
        <w:t>chips_rdnbr</w:t>
      </w:r>
      <w:proofErr w:type="spellEnd"/>
      <w:r w:rsidRPr="00316E10">
        <w:rPr>
          <w:rStyle w:val="Strong"/>
          <w:b w:val="0"/>
        </w:rPr>
        <w:t xml:space="preserve"> , data=cover, na.rm=T)</w:t>
      </w:r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  <w:r w:rsidRPr="00316E10">
        <w:rPr>
          <w:rStyle w:val="Strong"/>
          <w:b w:val="0"/>
        </w:rPr>
        <w:t xml:space="preserve">#aspect and elevation were not </w:t>
      </w:r>
      <w:proofErr w:type="spellStart"/>
      <w:r w:rsidRPr="00316E10">
        <w:rPr>
          <w:rStyle w:val="Strong"/>
          <w:b w:val="0"/>
        </w:rPr>
        <w:t>signif</w:t>
      </w:r>
      <w:proofErr w:type="spellEnd"/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  <w:r w:rsidRPr="00316E10">
        <w:rPr>
          <w:rStyle w:val="Strong"/>
          <w:b w:val="0"/>
        </w:rPr>
        <w:t xml:space="preserve">#overlays vectors onto rotated </w:t>
      </w:r>
      <w:proofErr w:type="spellStart"/>
      <w:r w:rsidRPr="00316E10">
        <w:rPr>
          <w:rStyle w:val="Strong"/>
          <w:b w:val="0"/>
        </w:rPr>
        <w:t>nmds</w:t>
      </w:r>
      <w:proofErr w:type="spellEnd"/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  <w:r w:rsidRPr="00316E10">
        <w:rPr>
          <w:rStyle w:val="Strong"/>
          <w:b w:val="0"/>
        </w:rPr>
        <w:t>plot(</w:t>
      </w:r>
      <w:proofErr w:type="spellStart"/>
      <w:r w:rsidRPr="00316E10">
        <w:rPr>
          <w:rStyle w:val="Strong"/>
          <w:b w:val="0"/>
        </w:rPr>
        <w:t>sev.fit</w:t>
      </w:r>
      <w:proofErr w:type="spellEnd"/>
      <w:r w:rsidRPr="00316E10">
        <w:rPr>
          <w:rStyle w:val="Strong"/>
          <w:b w:val="0"/>
        </w:rPr>
        <w:t>)</w:t>
      </w:r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  <w:proofErr w:type="spellStart"/>
      <w:r w:rsidRPr="00316E10">
        <w:rPr>
          <w:rStyle w:val="Strong"/>
          <w:b w:val="0"/>
        </w:rPr>
        <w:t>sev.fit$vectors</w:t>
      </w:r>
      <w:proofErr w:type="spellEnd"/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  <w:r w:rsidRPr="00316E10">
        <w:rPr>
          <w:rStyle w:val="Strong"/>
          <w:b w:val="0"/>
        </w:rPr>
        <w:t xml:space="preserve"># add circles around clusters of points  </w:t>
      </w:r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  <w:r w:rsidRPr="00316E10">
        <w:rPr>
          <w:rStyle w:val="Strong"/>
          <w:b w:val="0"/>
        </w:rPr>
        <w:t>library(</w:t>
      </w:r>
      <w:proofErr w:type="spellStart"/>
      <w:r w:rsidRPr="00316E10">
        <w:rPr>
          <w:rStyle w:val="Strong"/>
          <w:b w:val="0"/>
        </w:rPr>
        <w:t>plotrix</w:t>
      </w:r>
      <w:proofErr w:type="spellEnd"/>
      <w:r w:rsidRPr="00316E10">
        <w:rPr>
          <w:rStyle w:val="Strong"/>
          <w:b w:val="0"/>
        </w:rPr>
        <w:t>)</w:t>
      </w:r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  <w:proofErr w:type="spellStart"/>
      <w:r w:rsidRPr="00316E10">
        <w:rPr>
          <w:rStyle w:val="Strong"/>
          <w:b w:val="0"/>
        </w:rPr>
        <w:t>draw.ellipse</w:t>
      </w:r>
      <w:proofErr w:type="spellEnd"/>
      <w:r w:rsidRPr="00316E10">
        <w:rPr>
          <w:rStyle w:val="Strong"/>
          <w:b w:val="0"/>
        </w:rPr>
        <w:t xml:space="preserve">(-.1, .6, a=.5, b=.25, border = "black", </w:t>
      </w:r>
      <w:proofErr w:type="spellStart"/>
      <w:r w:rsidRPr="00316E10">
        <w:rPr>
          <w:rStyle w:val="Strong"/>
          <w:b w:val="0"/>
        </w:rPr>
        <w:t>lwd</w:t>
      </w:r>
      <w:proofErr w:type="spellEnd"/>
      <w:r w:rsidRPr="00316E10">
        <w:rPr>
          <w:rStyle w:val="Strong"/>
          <w:b w:val="0"/>
        </w:rPr>
        <w:t>=2) #</w:t>
      </w:r>
      <w:proofErr w:type="spellStart"/>
      <w:r w:rsidRPr="00316E10">
        <w:rPr>
          <w:rStyle w:val="Strong"/>
          <w:b w:val="0"/>
        </w:rPr>
        <w:t>cein</w:t>
      </w:r>
      <w:proofErr w:type="spellEnd"/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  <w:proofErr w:type="spellStart"/>
      <w:r w:rsidRPr="00316E10">
        <w:rPr>
          <w:rStyle w:val="Strong"/>
          <w:b w:val="0"/>
        </w:rPr>
        <w:t>draw.ellipse</w:t>
      </w:r>
      <w:proofErr w:type="spellEnd"/>
      <w:r w:rsidRPr="00316E10">
        <w:rPr>
          <w:rStyle w:val="Strong"/>
          <w:b w:val="0"/>
        </w:rPr>
        <w:t xml:space="preserve">(.75, -.75, a=.5, b=.18, border = "black", </w:t>
      </w:r>
      <w:proofErr w:type="spellStart"/>
      <w:r w:rsidRPr="00316E10">
        <w:rPr>
          <w:rStyle w:val="Strong"/>
          <w:b w:val="0"/>
        </w:rPr>
        <w:t>lwd</w:t>
      </w:r>
      <w:proofErr w:type="spellEnd"/>
      <w:r w:rsidRPr="00316E10">
        <w:rPr>
          <w:rStyle w:val="Strong"/>
          <w:b w:val="0"/>
        </w:rPr>
        <w:t>=2) #</w:t>
      </w:r>
      <w:proofErr w:type="spellStart"/>
      <w:r w:rsidRPr="00316E10">
        <w:rPr>
          <w:rStyle w:val="Strong"/>
          <w:b w:val="0"/>
        </w:rPr>
        <w:t>ceco</w:t>
      </w:r>
      <w:proofErr w:type="spellEnd"/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  <w:proofErr w:type="spellStart"/>
      <w:r w:rsidRPr="00316E10">
        <w:rPr>
          <w:rStyle w:val="Strong"/>
          <w:b w:val="0"/>
        </w:rPr>
        <w:t>draw.ellipse</w:t>
      </w:r>
      <w:proofErr w:type="spellEnd"/>
      <w:r w:rsidRPr="00316E10">
        <w:rPr>
          <w:rStyle w:val="Strong"/>
          <w:b w:val="0"/>
        </w:rPr>
        <w:t xml:space="preserve">(-.6, -.85, a=.7, b=.2, border = "black", </w:t>
      </w:r>
      <w:proofErr w:type="spellStart"/>
      <w:r w:rsidRPr="00316E10">
        <w:rPr>
          <w:rStyle w:val="Strong"/>
          <w:b w:val="0"/>
        </w:rPr>
        <w:t>lwd</w:t>
      </w:r>
      <w:proofErr w:type="spellEnd"/>
      <w:r w:rsidRPr="00316E10">
        <w:rPr>
          <w:rStyle w:val="Strong"/>
          <w:b w:val="0"/>
        </w:rPr>
        <w:t>=2) #</w:t>
      </w:r>
      <w:proofErr w:type="spellStart"/>
      <w:r w:rsidRPr="00316E10">
        <w:rPr>
          <w:rStyle w:val="Strong"/>
          <w:b w:val="0"/>
        </w:rPr>
        <w:t>abco</w:t>
      </w:r>
      <w:proofErr w:type="spellEnd"/>
      <w:r w:rsidRPr="00316E10">
        <w:rPr>
          <w:rStyle w:val="Strong"/>
          <w:b w:val="0"/>
        </w:rPr>
        <w:t>/</w:t>
      </w:r>
      <w:proofErr w:type="spellStart"/>
      <w:r w:rsidRPr="00316E10">
        <w:rPr>
          <w:rStyle w:val="Strong"/>
          <w:b w:val="0"/>
        </w:rPr>
        <w:t>quke</w:t>
      </w:r>
      <w:proofErr w:type="spellEnd"/>
    </w:p>
    <w:p w:rsidR="00316E10" w:rsidRPr="00316E10" w:rsidRDefault="00316E10" w:rsidP="00316E10">
      <w:pPr>
        <w:spacing w:line="240" w:lineRule="auto"/>
        <w:rPr>
          <w:rStyle w:val="Strong"/>
          <w:b w:val="0"/>
        </w:rPr>
      </w:pPr>
      <w:r w:rsidRPr="00316E10">
        <w:rPr>
          <w:rStyle w:val="Strong"/>
          <w:b w:val="0"/>
        </w:rPr>
        <w:t>#####################################################</w:t>
      </w:r>
    </w:p>
    <w:p w:rsidR="00316E10" w:rsidRPr="004428FE" w:rsidRDefault="00316E10" w:rsidP="00316E10">
      <w:pPr>
        <w:spacing w:line="240" w:lineRule="auto"/>
        <w:rPr>
          <w:rStyle w:val="Strong"/>
          <w:b w:val="0"/>
        </w:rPr>
      </w:pPr>
    </w:p>
    <w:p w:rsidR="00716212" w:rsidRDefault="00716212">
      <w:pPr>
        <w:rPr>
          <w:rStyle w:val="Strong"/>
          <w:b w:val="0"/>
          <w:bCs w:val="0"/>
        </w:rPr>
      </w:pPr>
      <w:r>
        <w:rPr>
          <w:rStyle w:val="Strong"/>
          <w:b w:val="0"/>
          <w:bCs w:val="0"/>
        </w:rPr>
        <w:br w:type="page"/>
      </w:r>
    </w:p>
    <w:p w:rsidR="00716212" w:rsidRPr="00716212" w:rsidRDefault="00716212" w:rsidP="00716212">
      <w:pPr>
        <w:pStyle w:val="Heading1"/>
        <w:rPr>
          <w:rStyle w:val="Strong"/>
          <w:b/>
          <w:bCs w:val="0"/>
        </w:rPr>
      </w:pPr>
      <w:r w:rsidRPr="00716212">
        <w:rPr>
          <w:rStyle w:val="Strong"/>
          <w:b/>
          <w:bCs w:val="0"/>
        </w:rPr>
        <w:lastRenderedPageBreak/>
        <w:t>Results</w:t>
      </w:r>
    </w:p>
    <w:p w:rsidR="00716212" w:rsidRDefault="00716212" w:rsidP="00316E10">
      <w:pPr>
        <w:spacing w:line="240" w:lineRule="auto"/>
      </w:pPr>
      <w:r>
        <w:tab/>
        <w:t>Indicator species analysis:</w:t>
      </w:r>
    </w:p>
    <w:p w:rsidR="00716212" w:rsidRPr="00CC2683" w:rsidRDefault="00716212" w:rsidP="0071621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CC2683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 Multilevel pattern analysis</w:t>
      </w:r>
    </w:p>
    <w:p w:rsidR="00716212" w:rsidRPr="00CC2683" w:rsidRDefault="00716212" w:rsidP="0071621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CC2683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 ---------------------------</w:t>
      </w:r>
    </w:p>
    <w:p w:rsidR="00716212" w:rsidRPr="00CC2683" w:rsidRDefault="00716212" w:rsidP="0071621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</w:p>
    <w:p w:rsidR="00716212" w:rsidRPr="00CC2683" w:rsidRDefault="00716212" w:rsidP="0071621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CC2683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 Association function: </w:t>
      </w:r>
      <w:proofErr w:type="spellStart"/>
      <w:r w:rsidRPr="00CC2683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>IndVal.g</w:t>
      </w:r>
      <w:proofErr w:type="spellEnd"/>
    </w:p>
    <w:p w:rsidR="00716212" w:rsidRPr="00CC2683" w:rsidRDefault="00716212" w:rsidP="0071621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CC2683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 Significance level (alpha): 0.05</w:t>
      </w:r>
    </w:p>
    <w:p w:rsidR="00716212" w:rsidRPr="00CC2683" w:rsidRDefault="00716212" w:rsidP="0071621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</w:p>
    <w:p w:rsidR="00716212" w:rsidRPr="00CC2683" w:rsidRDefault="00716212" w:rsidP="0071621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CC2683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 Total number of species: 12</w:t>
      </w:r>
    </w:p>
    <w:p w:rsidR="00716212" w:rsidRPr="00CC2683" w:rsidRDefault="00716212" w:rsidP="0071621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CC2683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 Selected number of species: 6 </w:t>
      </w:r>
    </w:p>
    <w:p w:rsidR="00716212" w:rsidRPr="00CC2683" w:rsidRDefault="00716212" w:rsidP="0071621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CC2683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 Number of species associated to 1 group: 6 </w:t>
      </w:r>
    </w:p>
    <w:p w:rsidR="00716212" w:rsidRPr="00CC2683" w:rsidRDefault="00716212" w:rsidP="0071621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</w:p>
    <w:p w:rsidR="00716212" w:rsidRPr="00CC2683" w:rsidRDefault="00716212" w:rsidP="0071621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CC2683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 List of species associated to each combination: </w:t>
      </w:r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>Group high/high  #</w:t>
      </w:r>
      <w:proofErr w:type="spellStart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>sps</w:t>
      </w:r>
      <w:proofErr w:type="spellEnd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.  1 </w:t>
      </w:r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          A      B  stat </w:t>
      </w:r>
      <w:proofErr w:type="spellStart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>p.value</w:t>
      </w:r>
      <w:proofErr w:type="spellEnd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  </w:t>
      </w: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ab/>
        <w:t>Indicator Value</w:t>
      </w:r>
    </w:p>
    <w:p w:rsidR="00716212" w:rsidRPr="00665DA1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</w:pPr>
      <w:r w:rsidRPr="00665DA1"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>CECO 0.2258 0.8333 0.434   0.018 *</w:t>
      </w:r>
      <w:r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ab/>
        <w:t>18</w:t>
      </w:r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 Group high/un  #</w:t>
      </w:r>
      <w:proofErr w:type="spellStart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>sps</w:t>
      </w:r>
      <w:proofErr w:type="spellEnd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.  1 </w:t>
      </w:r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          A      B  stat </w:t>
      </w:r>
      <w:proofErr w:type="spellStart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>p.value</w:t>
      </w:r>
      <w:proofErr w:type="spellEnd"/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>CEVE 0.5361 0.1667 0.299   0.805</w:t>
      </w: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ab/>
      </w:r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 Group low/low  #</w:t>
      </w:r>
      <w:proofErr w:type="spellStart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>sps</w:t>
      </w:r>
      <w:proofErr w:type="spellEnd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.  2 </w:t>
      </w:r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          A      B  stat </w:t>
      </w:r>
      <w:proofErr w:type="spellStart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>p.value</w:t>
      </w:r>
      <w:proofErr w:type="spellEnd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    </w:t>
      </w:r>
    </w:p>
    <w:p w:rsidR="00716212" w:rsidRPr="00665DA1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</w:pPr>
      <w:r w:rsidRPr="00665DA1"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>QUKE 0.4423 1.0000 0.665   0.001 ***</w:t>
      </w:r>
      <w:r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ab/>
        <w:t>44</w:t>
      </w:r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CEPR 0.4685 0.3333 0.395   0.603    </w:t>
      </w:r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 Group mod/low  #</w:t>
      </w:r>
      <w:proofErr w:type="spellStart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>sps</w:t>
      </w:r>
      <w:proofErr w:type="spellEnd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.  1 </w:t>
      </w:r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          A      B  stat </w:t>
      </w:r>
      <w:proofErr w:type="spellStart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>p.value</w:t>
      </w:r>
      <w:proofErr w:type="spellEnd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  </w:t>
      </w:r>
    </w:p>
    <w:p w:rsidR="00716212" w:rsidRPr="00665DA1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</w:pPr>
      <w:r w:rsidRPr="00665DA1"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>PILA 0.3836 0.6667 0.506   0.043 *</w:t>
      </w:r>
      <w:r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ab/>
        <w:t>26</w:t>
      </w:r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 Group mod/un  #</w:t>
      </w:r>
      <w:proofErr w:type="spellStart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>sps</w:t>
      </w:r>
      <w:proofErr w:type="spellEnd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.  2 </w:t>
      </w:r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          A      B  stat </w:t>
      </w:r>
      <w:proofErr w:type="spellStart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>p.value</w:t>
      </w:r>
      <w:proofErr w:type="spellEnd"/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>ARPA 0.3472 0.5000 0.417   0.236</w:t>
      </w:r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>PIPO 0.7462 0.1667 0.353   0.898</w:t>
      </w:r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 Group un/low  #</w:t>
      </w:r>
      <w:proofErr w:type="spellStart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>sps</w:t>
      </w:r>
      <w:proofErr w:type="spellEnd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.  2 </w:t>
      </w:r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          A      B  stat </w:t>
      </w:r>
      <w:proofErr w:type="spellStart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>p.value</w:t>
      </w:r>
      <w:proofErr w:type="spellEnd"/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>RIRO 0.2853 0.6000 0.414   0.360</w:t>
      </w:r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>SYMO 0.3719 0.4000 0.386   0.241</w:t>
      </w:r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 Group un/mod  #</w:t>
      </w:r>
      <w:proofErr w:type="spellStart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>sps</w:t>
      </w:r>
      <w:proofErr w:type="spellEnd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.  1 </w:t>
      </w:r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          A      B  stat </w:t>
      </w:r>
      <w:proofErr w:type="spellStart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>p.value</w:t>
      </w:r>
      <w:proofErr w:type="spellEnd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   </w:t>
      </w:r>
    </w:p>
    <w:p w:rsidR="00716212" w:rsidRPr="00665DA1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</w:pPr>
      <w:r w:rsidRPr="00665DA1"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>CEIN 0.1391 1.0000 0.373   0.002 **</w:t>
      </w:r>
      <w:r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ab/>
        <w:t>14</w:t>
      </w:r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 Group un/un  #</w:t>
      </w:r>
      <w:proofErr w:type="spellStart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>sps</w:t>
      </w:r>
      <w:proofErr w:type="spellEnd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.  2 </w:t>
      </w:r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          A      B  stat </w:t>
      </w:r>
      <w:proofErr w:type="spellStart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>p.value</w:t>
      </w:r>
      <w:proofErr w:type="spellEnd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  </w:t>
      </w:r>
    </w:p>
    <w:p w:rsidR="00716212" w:rsidRPr="00665DA1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</w:pPr>
      <w:r w:rsidRPr="00665DA1"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>PSME 0.8800 0.5000 0.663   0.013 *</w:t>
      </w:r>
      <w:r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ab/>
        <w:t>44</w:t>
      </w:r>
    </w:p>
    <w:p w:rsidR="00716212" w:rsidRPr="00665DA1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</w:pPr>
      <w:r w:rsidRPr="00665DA1"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>ABCO 0.4128 0.7500 0.556   0.013 *</w:t>
      </w:r>
      <w:r>
        <w:rPr>
          <w:rStyle w:val="gnkrckgcgsb"/>
          <w:rFonts w:ascii="Lucida Console" w:hAnsi="Lucida Console"/>
          <w:b/>
          <w:color w:val="000000"/>
          <w:bdr w:val="none" w:sz="0" w:space="0" w:color="auto" w:frame="1"/>
        </w:rPr>
        <w:tab/>
        <w:t>31</w:t>
      </w:r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  <w:sectPr w:rsidR="00716212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>---</w:t>
      </w:r>
    </w:p>
    <w:p w:rsidR="00716212" w:rsidRDefault="00716212" w:rsidP="00716212">
      <w:pPr>
        <w:spacing w:line="480" w:lineRule="auto"/>
        <w:rPr>
          <w:noProof/>
        </w:rPr>
      </w:pPr>
      <w:r>
        <w:rPr>
          <w:noProof/>
        </w:rPr>
        <w:lastRenderedPageBreak/>
        <w:t xml:space="preserve">  </w:t>
      </w:r>
      <w:r>
        <w:rPr>
          <w:noProof/>
        </w:rPr>
        <w:drawing>
          <wp:inline distT="0" distB="0" distL="0" distR="0" wp14:anchorId="5393D40D" wp14:editId="693AD102">
            <wp:extent cx="8229600" cy="553212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5532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D46AA" w:rsidRDefault="002D46AA" w:rsidP="00716212">
      <w:pPr>
        <w:spacing w:line="480" w:lineRule="auto"/>
        <w:sectPr w:rsidR="002D46AA" w:rsidSect="00ED3902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:rsidR="00716212" w:rsidRPr="008D1367" w:rsidRDefault="00716212" w:rsidP="00716212">
      <w:pPr>
        <w:spacing w:line="240" w:lineRule="auto"/>
        <w:rPr>
          <w:noProof/>
        </w:rPr>
      </w:pPr>
      <w:r w:rsidRPr="008D1367">
        <w:rPr>
          <w:noProof/>
        </w:rPr>
        <w:lastRenderedPageBreak/>
        <w:t>Permanova examining influence of continuous severity on species matrix:</w:t>
      </w:r>
    </w:p>
    <w:p w:rsidR="00716212" w:rsidRPr="008D1367" w:rsidRDefault="00716212" w:rsidP="0071621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</w:pPr>
      <w:r w:rsidRPr="008D1367"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  <w:t>Call:</w:t>
      </w:r>
    </w:p>
    <w:p w:rsidR="00716212" w:rsidRPr="008D1367" w:rsidRDefault="00716212" w:rsidP="0071621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</w:pPr>
      <w:proofErr w:type="spellStart"/>
      <w:r w:rsidRPr="008D1367"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  <w:t>adonis</w:t>
      </w:r>
      <w:proofErr w:type="spellEnd"/>
      <w:r w:rsidRPr="008D1367"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  <w:t xml:space="preserve">(formula = cover2 ~ </w:t>
      </w:r>
      <w:proofErr w:type="spellStart"/>
      <w:r w:rsidRPr="008D1367"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  <w:t>cover$storrie_rdnbr</w:t>
      </w:r>
      <w:proofErr w:type="spellEnd"/>
      <w:r w:rsidRPr="008D1367"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  <w:t xml:space="preserve"> * </w:t>
      </w:r>
      <w:proofErr w:type="spellStart"/>
      <w:r w:rsidRPr="008D1367"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  <w:t>cover$chips_rdnbr</w:t>
      </w:r>
      <w:proofErr w:type="spellEnd"/>
      <w:r w:rsidRPr="008D1367"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  <w:t xml:space="preserve">) </w:t>
      </w:r>
    </w:p>
    <w:p w:rsidR="00716212" w:rsidRPr="008D1367" w:rsidRDefault="00716212" w:rsidP="0071621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</w:pPr>
    </w:p>
    <w:p w:rsidR="00716212" w:rsidRPr="008D1367" w:rsidRDefault="00716212" w:rsidP="0071621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</w:pPr>
      <w:r w:rsidRPr="008D1367"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  <w:t>Permutation: free</w:t>
      </w:r>
    </w:p>
    <w:p w:rsidR="00716212" w:rsidRPr="008D1367" w:rsidRDefault="00716212" w:rsidP="0071621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</w:pPr>
      <w:r w:rsidRPr="008D1367"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  <w:t>Number of permutations: 999</w:t>
      </w:r>
    </w:p>
    <w:p w:rsidR="00716212" w:rsidRPr="008D1367" w:rsidRDefault="00716212" w:rsidP="0071621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</w:pPr>
    </w:p>
    <w:p w:rsidR="00716212" w:rsidRPr="008D1367" w:rsidRDefault="00716212" w:rsidP="00716212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</w:pPr>
      <w:r w:rsidRPr="008D1367"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  <w:t>Terms added sequentially (first to last)</w:t>
      </w:r>
    </w:p>
    <w:p w:rsidR="00716212" w:rsidRPr="008D1367" w:rsidRDefault="00716212" w:rsidP="00716212">
      <w:pPr>
        <w:shd w:val="clear" w:color="auto" w:fill="FFFFFF"/>
        <w:tabs>
          <w:tab w:val="left" w:pos="916"/>
          <w:tab w:val="left" w:pos="1832"/>
          <w:tab w:val="left" w:pos="2748"/>
          <w:tab w:val="left" w:pos="3510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ind w:right="-1080"/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</w:pPr>
    </w:p>
    <w:p w:rsidR="00716212" w:rsidRPr="008D1367" w:rsidRDefault="00716212" w:rsidP="00716212">
      <w:pPr>
        <w:shd w:val="clear" w:color="auto" w:fill="FFFFFF"/>
        <w:tabs>
          <w:tab w:val="left" w:pos="916"/>
          <w:tab w:val="left" w:pos="1832"/>
          <w:tab w:val="left" w:pos="2748"/>
          <w:tab w:val="left" w:pos="3510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ind w:right="-1080"/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</w:pPr>
      <w:r w:rsidRPr="008D1367"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  <w:t xml:space="preserve">                                      </w:t>
      </w:r>
      <w:proofErr w:type="spellStart"/>
      <w:r w:rsidRPr="008D1367"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  <w:t>Df</w:t>
      </w:r>
      <w:proofErr w:type="spellEnd"/>
      <w:r w:rsidRPr="008D1367"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  <w:t xml:space="preserve"> </w:t>
      </w:r>
      <w:proofErr w:type="spellStart"/>
      <w:r w:rsidRPr="008D1367"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  <w:t>SumsOfSqs</w:t>
      </w:r>
      <w:proofErr w:type="spellEnd"/>
      <w:r w:rsidRPr="008D1367"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  <w:t xml:space="preserve"> </w:t>
      </w:r>
      <w:proofErr w:type="spellStart"/>
      <w:r w:rsidRPr="008D1367"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  <w:t>MeanSqs</w:t>
      </w:r>
      <w:proofErr w:type="spellEnd"/>
      <w:r w:rsidRPr="008D1367"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  <w:t xml:space="preserve"> </w:t>
      </w:r>
      <w:proofErr w:type="spellStart"/>
      <w:r w:rsidRPr="008D1367"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  <w:t>F.Model</w:t>
      </w:r>
      <w:proofErr w:type="spellEnd"/>
      <w:r w:rsidRPr="008D1367"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  <w:t xml:space="preserve">      R2 </w:t>
      </w:r>
      <w:proofErr w:type="spellStart"/>
      <w:r w:rsidRPr="008D1367"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  <w:t>Pr</w:t>
      </w:r>
      <w:proofErr w:type="spellEnd"/>
      <w:r w:rsidRPr="008D1367"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  <w:t xml:space="preserve">(&gt;F)    </w:t>
      </w:r>
    </w:p>
    <w:p w:rsidR="00716212" w:rsidRPr="008D1367" w:rsidRDefault="00716212" w:rsidP="00716212">
      <w:pPr>
        <w:shd w:val="clear" w:color="auto" w:fill="FFFFFF"/>
        <w:tabs>
          <w:tab w:val="left" w:pos="916"/>
          <w:tab w:val="left" w:pos="1350"/>
          <w:tab w:val="left" w:pos="2748"/>
          <w:tab w:val="left" w:pos="3510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ind w:right="-1080"/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</w:pPr>
      <w:proofErr w:type="spellStart"/>
      <w:r w:rsidRPr="008D1367"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  <w:t>cover$storrie_rdnbr</w:t>
      </w:r>
      <w:proofErr w:type="spellEnd"/>
      <w:r w:rsidRPr="008D1367"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  <w:t xml:space="preserve">                    1    2.1334 2.13336  7.6264 0.07180  0.001 ***</w:t>
      </w:r>
    </w:p>
    <w:p w:rsidR="00716212" w:rsidRPr="008D1367" w:rsidRDefault="00716212" w:rsidP="00716212">
      <w:pPr>
        <w:shd w:val="clear" w:color="auto" w:fill="FFFFFF"/>
        <w:tabs>
          <w:tab w:val="left" w:pos="916"/>
          <w:tab w:val="left" w:pos="1832"/>
          <w:tab w:val="left" w:pos="2748"/>
          <w:tab w:val="left" w:pos="3510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ind w:right="-1080"/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</w:pPr>
      <w:proofErr w:type="spellStart"/>
      <w:r w:rsidRPr="008D1367"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  <w:t>cover$chips_rdnbr</w:t>
      </w:r>
      <w:proofErr w:type="spellEnd"/>
      <w:r w:rsidRPr="008D1367"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  <w:t xml:space="preserve">                      1    1.9175 1.91751  6.8548 0.06453  0.001 ***</w:t>
      </w:r>
    </w:p>
    <w:p w:rsidR="00716212" w:rsidRPr="008D1367" w:rsidRDefault="00716212" w:rsidP="00716212">
      <w:pPr>
        <w:shd w:val="clear" w:color="auto" w:fill="FFFFFF"/>
        <w:tabs>
          <w:tab w:val="left" w:pos="916"/>
          <w:tab w:val="left" w:pos="1832"/>
          <w:tab w:val="left" w:pos="2748"/>
          <w:tab w:val="left" w:pos="3510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ind w:right="-1080"/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</w:pPr>
      <w:proofErr w:type="spellStart"/>
      <w:r w:rsidRPr="008D1367"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  <w:t>cover$storrie_rdnbr:cover$chips_rdnbr</w:t>
      </w:r>
      <w:proofErr w:type="spellEnd"/>
      <w:r w:rsidRPr="008D1367"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  <w:t xml:space="preserve">  1    1.3260 1.32597  4.7401 0.04462  0.002 ** </w:t>
      </w:r>
    </w:p>
    <w:p w:rsidR="00716212" w:rsidRPr="008D1367" w:rsidRDefault="00716212" w:rsidP="00716212">
      <w:pPr>
        <w:shd w:val="clear" w:color="auto" w:fill="FFFFFF"/>
        <w:tabs>
          <w:tab w:val="left" w:pos="916"/>
          <w:tab w:val="left" w:pos="1832"/>
          <w:tab w:val="left" w:pos="2748"/>
          <w:tab w:val="left" w:pos="3510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ind w:right="-1080"/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</w:pPr>
      <w:r w:rsidRPr="008D1367"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  <w:t xml:space="preserve">Residuals                             87   24.3368 0.27973         0.81904           </w:t>
      </w:r>
    </w:p>
    <w:p w:rsidR="00716212" w:rsidRPr="008D1367" w:rsidRDefault="00716212" w:rsidP="00716212">
      <w:pPr>
        <w:shd w:val="clear" w:color="auto" w:fill="FFFFFF"/>
        <w:tabs>
          <w:tab w:val="left" w:pos="916"/>
          <w:tab w:val="left" w:pos="1832"/>
          <w:tab w:val="left" w:pos="2748"/>
          <w:tab w:val="left" w:pos="3510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ind w:right="-1080"/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</w:pPr>
      <w:r w:rsidRPr="008D1367"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  <w:t xml:space="preserve">Total                                 90   29.7136                 1.00000           </w:t>
      </w:r>
    </w:p>
    <w:p w:rsidR="00716212" w:rsidRPr="008D1367" w:rsidRDefault="00716212" w:rsidP="00716212">
      <w:pPr>
        <w:shd w:val="clear" w:color="auto" w:fill="FFFFFF"/>
        <w:tabs>
          <w:tab w:val="left" w:pos="916"/>
          <w:tab w:val="left" w:pos="1832"/>
          <w:tab w:val="left" w:pos="2748"/>
          <w:tab w:val="left" w:pos="3510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ind w:right="-1080"/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</w:pPr>
      <w:r w:rsidRPr="008D1367"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  <w:t>---</w:t>
      </w:r>
    </w:p>
    <w:p w:rsidR="00716212" w:rsidRPr="008D1367" w:rsidRDefault="00716212" w:rsidP="00716212">
      <w:pPr>
        <w:shd w:val="clear" w:color="auto" w:fill="FFFFFF"/>
        <w:tabs>
          <w:tab w:val="left" w:pos="916"/>
          <w:tab w:val="left" w:pos="1832"/>
          <w:tab w:val="left" w:pos="2748"/>
          <w:tab w:val="left" w:pos="3510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ind w:right="-1080"/>
        <w:rPr>
          <w:rFonts w:ascii="Lucida Console" w:eastAsia="Times New Roman" w:hAnsi="Lucida Console" w:cs="Courier New"/>
          <w:color w:val="000000"/>
          <w:sz w:val="18"/>
          <w:szCs w:val="20"/>
        </w:rPr>
      </w:pPr>
      <w:proofErr w:type="spellStart"/>
      <w:r w:rsidRPr="008D1367"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  <w:t>Signif</w:t>
      </w:r>
      <w:proofErr w:type="spellEnd"/>
      <w:r w:rsidRPr="008D1367">
        <w:rPr>
          <w:rFonts w:ascii="Lucida Console" w:eastAsia="Times New Roman" w:hAnsi="Lucida Console" w:cs="Courier New"/>
          <w:color w:val="000000"/>
          <w:sz w:val="18"/>
          <w:szCs w:val="20"/>
          <w:bdr w:val="none" w:sz="0" w:space="0" w:color="auto" w:frame="1"/>
        </w:rPr>
        <w:t>. codes:  0 ‘***’ 0.001 ‘**’ 0.01 ‘*’ 0.05 ‘.’ 0.1 ‘ ’ 1</w:t>
      </w:r>
    </w:p>
    <w:p w:rsidR="00716212" w:rsidRPr="008D1367" w:rsidRDefault="00716212" w:rsidP="00716212">
      <w:pPr>
        <w:spacing w:line="240" w:lineRule="auto"/>
        <w:rPr>
          <w:noProof/>
        </w:rPr>
      </w:pPr>
    </w:p>
    <w:p w:rsidR="00716212" w:rsidRPr="00672288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Times New Roman" w:hAnsi="Times New Roman" w:cs="Times New Roman"/>
          <w:color w:val="000000"/>
          <w:bdr w:val="none" w:sz="0" w:space="0" w:color="auto" w:frame="1"/>
        </w:rPr>
      </w:pPr>
      <w:r w:rsidRPr="00672288">
        <w:rPr>
          <w:rStyle w:val="gnkrckgcgsb"/>
          <w:rFonts w:ascii="Times New Roman" w:hAnsi="Times New Roman" w:cs="Times New Roman"/>
          <w:color w:val="000000"/>
          <w:sz w:val="24"/>
          <w:bdr w:val="none" w:sz="0" w:space="0" w:color="auto" w:frame="1"/>
        </w:rPr>
        <w:t>Nesting Storrie severity inside of Chips severity</w:t>
      </w:r>
      <w:r>
        <w:rPr>
          <w:rStyle w:val="gnkrckgcgsb"/>
          <w:rFonts w:ascii="Times New Roman" w:hAnsi="Times New Roman" w:cs="Times New Roman"/>
          <w:color w:val="000000"/>
          <w:sz w:val="24"/>
          <w:bdr w:val="none" w:sz="0" w:space="0" w:color="auto" w:frame="1"/>
        </w:rPr>
        <w:t>:</w:t>
      </w:r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>Call:</w:t>
      </w:r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proofErr w:type="spellStart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>adonis</w:t>
      </w:r>
      <w:proofErr w:type="spellEnd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(formula = cover2 ~ chip + </w:t>
      </w:r>
      <w:proofErr w:type="spellStart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>sto</w:t>
      </w:r>
      <w:proofErr w:type="spellEnd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 %in% chip) </w:t>
      </w:r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>Permutation: free</w:t>
      </w:r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>Number of permutations: 999</w:t>
      </w:r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>Terms added sequentially (first to last)</w:t>
      </w:r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          </w:t>
      </w:r>
      <w:proofErr w:type="spellStart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>Df</w:t>
      </w:r>
      <w:proofErr w:type="spellEnd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 </w:t>
      </w:r>
      <w:proofErr w:type="spellStart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>SumsOfSqs</w:t>
      </w:r>
      <w:proofErr w:type="spellEnd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 </w:t>
      </w:r>
      <w:proofErr w:type="spellStart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>MeanSqs</w:t>
      </w:r>
      <w:proofErr w:type="spellEnd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 </w:t>
      </w:r>
      <w:proofErr w:type="spellStart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>F.Model</w:t>
      </w:r>
      <w:proofErr w:type="spellEnd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      R2 </w:t>
      </w:r>
      <w:proofErr w:type="spellStart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>Pr</w:t>
      </w:r>
      <w:proofErr w:type="spellEnd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(&gt;F)    </w:t>
      </w:r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>chip       1    2.0786 2.07860  7.0957 0.06995  0.001 ***</w:t>
      </w:r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proofErr w:type="spellStart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>chip:sto</w:t>
      </w:r>
      <w:proofErr w:type="spellEnd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   1    1.8564 1.85642  6.3372 0.06248  0.002 ** </w:t>
      </w:r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Residuals 88   25.7786 0.29294         0.86757           </w:t>
      </w:r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 xml:space="preserve">Total     90   29.7136                 1.00000           </w:t>
      </w:r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Style w:val="gnkrckgcgs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>---</w:t>
      </w:r>
    </w:p>
    <w:p w:rsidR="00716212" w:rsidRDefault="00716212" w:rsidP="00716212">
      <w:pPr>
        <w:pStyle w:val="HTMLPreformatted"/>
        <w:shd w:val="clear" w:color="auto" w:fill="FFFFFF"/>
        <w:wordWrap w:val="0"/>
        <w:spacing w:line="225" w:lineRule="atLeast"/>
        <w:rPr>
          <w:rFonts w:ascii="Lucida Console" w:hAnsi="Lucida Console"/>
          <w:color w:val="000000"/>
        </w:rPr>
      </w:pPr>
      <w:proofErr w:type="spellStart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>Signif</w:t>
      </w:r>
      <w:proofErr w:type="spellEnd"/>
      <w:r>
        <w:rPr>
          <w:rStyle w:val="gnkrckgcgsb"/>
          <w:rFonts w:ascii="Lucida Console" w:hAnsi="Lucida Console"/>
          <w:color w:val="000000"/>
          <w:bdr w:val="none" w:sz="0" w:space="0" w:color="auto" w:frame="1"/>
        </w:rPr>
        <w:t>. codes:  0 ‘***’ 0.001 ‘**’ 0.01 ‘*’ 0.05 ‘.’ 0.1 ‘ ’ 1</w:t>
      </w:r>
    </w:p>
    <w:p w:rsidR="002D46AA" w:rsidRDefault="002D46AA">
      <w:r>
        <w:br w:type="page"/>
      </w:r>
    </w:p>
    <w:p w:rsidR="002D46AA" w:rsidRPr="002D46AA" w:rsidRDefault="002D46AA" w:rsidP="002D46AA">
      <w:pPr>
        <w:spacing w:after="0"/>
        <w:rPr>
          <w:u w:val="single"/>
        </w:rPr>
      </w:pPr>
      <w:proofErr w:type="spellStart"/>
      <w:r w:rsidRPr="002D46AA">
        <w:rPr>
          <w:u w:val="single"/>
        </w:rPr>
        <w:lastRenderedPageBreak/>
        <w:t>Permanova</w:t>
      </w:r>
      <w:proofErr w:type="spellEnd"/>
      <w:r w:rsidRPr="002D46AA">
        <w:rPr>
          <w:u w:val="single"/>
        </w:rPr>
        <w:t xml:space="preserve"> using categories:</w:t>
      </w:r>
    </w:p>
    <w:p w:rsidR="002D46AA" w:rsidRDefault="002D46AA" w:rsidP="002D46AA">
      <w:pPr>
        <w:spacing w:after="0" w:line="240" w:lineRule="auto"/>
      </w:pPr>
      <w:proofErr w:type="spellStart"/>
      <w:r>
        <w:t>cover.sub$Storrie</w:t>
      </w:r>
      <w:proofErr w:type="spellEnd"/>
      <w:r>
        <w:t xml:space="preserve"> [</w:t>
      </w:r>
      <w:proofErr w:type="spellStart"/>
      <w:r>
        <w:t>cover.sub$Storrie</w:t>
      </w:r>
      <w:proofErr w:type="spellEnd"/>
      <w:r>
        <w:t>==1] &lt;- "un"</w:t>
      </w:r>
    </w:p>
    <w:p w:rsidR="002D46AA" w:rsidRDefault="002D46AA" w:rsidP="002D46AA">
      <w:pPr>
        <w:spacing w:after="0" w:line="240" w:lineRule="auto"/>
      </w:pPr>
      <w:proofErr w:type="spellStart"/>
      <w:r>
        <w:t>cover.sub$Storrie</w:t>
      </w:r>
      <w:proofErr w:type="spellEnd"/>
      <w:r>
        <w:t xml:space="preserve"> [</w:t>
      </w:r>
      <w:proofErr w:type="spellStart"/>
      <w:r>
        <w:t>cover.sub$Storrie</w:t>
      </w:r>
      <w:proofErr w:type="spellEnd"/>
      <w:r>
        <w:t xml:space="preserve">==2] &lt;- "un" </w:t>
      </w:r>
    </w:p>
    <w:p w:rsidR="002D46AA" w:rsidRDefault="002D46AA" w:rsidP="002D46AA">
      <w:pPr>
        <w:spacing w:after="0" w:line="240" w:lineRule="auto"/>
      </w:pPr>
      <w:proofErr w:type="spellStart"/>
      <w:r>
        <w:t>cover.sub$Storrie</w:t>
      </w:r>
      <w:proofErr w:type="spellEnd"/>
      <w:r>
        <w:t xml:space="preserve"> [</w:t>
      </w:r>
      <w:proofErr w:type="spellStart"/>
      <w:r>
        <w:t>cover.sub$Storrie</w:t>
      </w:r>
      <w:proofErr w:type="spellEnd"/>
      <w:r>
        <w:t>==3] &lt;- "burn"</w:t>
      </w:r>
    </w:p>
    <w:p w:rsidR="002D46AA" w:rsidRDefault="002D46AA" w:rsidP="002D46AA">
      <w:pPr>
        <w:spacing w:after="0" w:line="240" w:lineRule="auto"/>
      </w:pPr>
      <w:proofErr w:type="spellStart"/>
      <w:r>
        <w:t>cover.sub$Storrie</w:t>
      </w:r>
      <w:proofErr w:type="spellEnd"/>
      <w:r>
        <w:t xml:space="preserve"> [</w:t>
      </w:r>
      <w:proofErr w:type="spellStart"/>
      <w:r>
        <w:t>cover.sub$Storrie</w:t>
      </w:r>
      <w:proofErr w:type="spellEnd"/>
      <w:r>
        <w:t>==4] &lt;- "burn"</w:t>
      </w:r>
    </w:p>
    <w:p w:rsidR="002D46AA" w:rsidRDefault="002D46AA" w:rsidP="002D46AA">
      <w:pPr>
        <w:spacing w:after="0" w:line="240" w:lineRule="auto"/>
      </w:pPr>
    </w:p>
    <w:p w:rsidR="002D46AA" w:rsidRDefault="002D46AA" w:rsidP="002D46AA">
      <w:pPr>
        <w:spacing w:after="0" w:line="240" w:lineRule="auto"/>
      </w:pPr>
      <w:proofErr w:type="spellStart"/>
      <w:r>
        <w:t>cover.sub$Chips</w:t>
      </w:r>
      <w:proofErr w:type="spellEnd"/>
      <w:r>
        <w:t xml:space="preserve"> [</w:t>
      </w:r>
      <w:proofErr w:type="spellStart"/>
      <w:r>
        <w:t>cover.sub$Chips</w:t>
      </w:r>
      <w:proofErr w:type="spellEnd"/>
      <w:r>
        <w:t>==1] &lt;- "un"</w:t>
      </w:r>
    </w:p>
    <w:p w:rsidR="002D46AA" w:rsidRDefault="002D46AA" w:rsidP="002D46AA">
      <w:pPr>
        <w:spacing w:after="0" w:line="240" w:lineRule="auto"/>
      </w:pPr>
      <w:proofErr w:type="spellStart"/>
      <w:r>
        <w:t>cover.sub$Chips</w:t>
      </w:r>
      <w:proofErr w:type="spellEnd"/>
      <w:r>
        <w:t xml:space="preserve"> [</w:t>
      </w:r>
      <w:proofErr w:type="spellStart"/>
      <w:r>
        <w:t>cover.sub$Chips</w:t>
      </w:r>
      <w:proofErr w:type="spellEnd"/>
      <w:r>
        <w:t xml:space="preserve">==2] &lt;- "un" </w:t>
      </w:r>
    </w:p>
    <w:p w:rsidR="002D46AA" w:rsidRDefault="002D46AA" w:rsidP="002D46AA">
      <w:pPr>
        <w:spacing w:after="0" w:line="240" w:lineRule="auto"/>
      </w:pPr>
      <w:proofErr w:type="spellStart"/>
      <w:r>
        <w:t>cover.sub$Chips</w:t>
      </w:r>
      <w:proofErr w:type="spellEnd"/>
      <w:r>
        <w:t xml:space="preserve"> [</w:t>
      </w:r>
      <w:proofErr w:type="spellStart"/>
      <w:r>
        <w:t>cover.sub$Chips</w:t>
      </w:r>
      <w:proofErr w:type="spellEnd"/>
      <w:r>
        <w:t>==3] &lt;- "burn"</w:t>
      </w:r>
    </w:p>
    <w:p w:rsidR="00D653F8" w:rsidRDefault="002D46AA" w:rsidP="002D46AA">
      <w:pPr>
        <w:spacing w:after="0" w:line="240" w:lineRule="auto"/>
      </w:pPr>
      <w:proofErr w:type="spellStart"/>
      <w:r>
        <w:t>cover.sub$Chips</w:t>
      </w:r>
      <w:proofErr w:type="spellEnd"/>
      <w:r>
        <w:t xml:space="preserve"> [</w:t>
      </w:r>
      <w:proofErr w:type="spellStart"/>
      <w:r>
        <w:t>cover.sub$Chips</w:t>
      </w:r>
      <w:proofErr w:type="spellEnd"/>
      <w:r>
        <w:t>==4] &lt;- "burn"</w:t>
      </w:r>
    </w:p>
    <w:p w:rsidR="002D46AA" w:rsidRDefault="002D46AA" w:rsidP="002D46AA">
      <w:pPr>
        <w:spacing w:after="0" w:line="240" w:lineRule="auto"/>
      </w:pPr>
    </w:p>
    <w:p w:rsidR="002D46AA" w:rsidRPr="002D46AA" w:rsidRDefault="002D46AA" w:rsidP="002D46A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2D46AA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          </w:t>
      </w:r>
      <w:proofErr w:type="spellStart"/>
      <w:r w:rsidRPr="002D46AA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>Df</w:t>
      </w:r>
      <w:proofErr w:type="spellEnd"/>
      <w:r w:rsidRPr="002D46AA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 </w:t>
      </w:r>
      <w:proofErr w:type="spellStart"/>
      <w:r w:rsidRPr="002D46AA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>SumsOfSqs</w:t>
      </w:r>
      <w:proofErr w:type="spellEnd"/>
      <w:r w:rsidRPr="002D46AA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 </w:t>
      </w:r>
      <w:proofErr w:type="spellStart"/>
      <w:r w:rsidRPr="002D46AA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>MeanSqs</w:t>
      </w:r>
      <w:proofErr w:type="spellEnd"/>
      <w:r w:rsidRPr="002D46AA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 </w:t>
      </w:r>
      <w:proofErr w:type="spellStart"/>
      <w:r w:rsidRPr="002D46AA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>F.Model</w:t>
      </w:r>
      <w:proofErr w:type="spellEnd"/>
      <w:r w:rsidRPr="002D46AA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      R2 </w:t>
      </w:r>
      <w:proofErr w:type="spellStart"/>
      <w:r w:rsidRPr="002D46AA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>Pr</w:t>
      </w:r>
      <w:proofErr w:type="spellEnd"/>
      <w:r w:rsidRPr="002D46AA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(&gt;F)   </w:t>
      </w:r>
    </w:p>
    <w:p w:rsidR="002D46AA" w:rsidRPr="002D46AA" w:rsidRDefault="002D46AA" w:rsidP="002D46A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proofErr w:type="spellStart"/>
      <w:r w:rsidRPr="002D46AA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>cover$SC</w:t>
      </w:r>
      <w:proofErr w:type="spellEnd"/>
      <w:r w:rsidRPr="002D46AA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   3    3.5616  1.1872  3.9494 0.11986  0.002 **</w:t>
      </w:r>
    </w:p>
    <w:p w:rsidR="002D46AA" w:rsidRPr="002D46AA" w:rsidRDefault="002D46AA" w:rsidP="002D46A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2D46AA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Residuals 87   26.1521  0.3006         0.88014          </w:t>
      </w:r>
    </w:p>
    <w:p w:rsidR="002D46AA" w:rsidRPr="002D46AA" w:rsidRDefault="002D46AA" w:rsidP="002D46A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2D46AA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Total     90   29.7136                 1.00000          </w:t>
      </w:r>
    </w:p>
    <w:p w:rsidR="002D46AA" w:rsidRPr="002D46AA" w:rsidRDefault="002D46AA" w:rsidP="002D46A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2D46AA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>---</w:t>
      </w:r>
    </w:p>
    <w:p w:rsidR="002D46AA" w:rsidRPr="002D46AA" w:rsidRDefault="002D46AA" w:rsidP="002D46A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proofErr w:type="spellStart"/>
      <w:r w:rsidRPr="002D46AA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>Signif</w:t>
      </w:r>
      <w:proofErr w:type="spellEnd"/>
      <w:r w:rsidRPr="002D46AA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>. codes:  0 ‘***’ 0.001 ‘**’ 0.01 ‘*’ 0.05 ‘.’ 0.1 ‘ ’ 1</w:t>
      </w:r>
    </w:p>
    <w:p w:rsidR="002D46AA" w:rsidRPr="002D46AA" w:rsidRDefault="002D46AA" w:rsidP="002D46A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</w:rPr>
      </w:pPr>
      <w:r w:rsidRPr="002D46AA">
        <w:rPr>
          <w:rFonts w:ascii="Lucida Console" w:eastAsia="Times New Roman" w:hAnsi="Lucida Console" w:cs="Courier New"/>
          <w:color w:val="0000FF"/>
          <w:sz w:val="20"/>
          <w:szCs w:val="20"/>
        </w:rPr>
        <w:t xml:space="preserve">&gt; </w:t>
      </w:r>
      <w:proofErr w:type="spellStart"/>
      <w:r w:rsidRPr="002D46AA">
        <w:rPr>
          <w:rFonts w:ascii="Lucida Console" w:eastAsia="Times New Roman" w:hAnsi="Lucida Console" w:cs="Courier New"/>
          <w:color w:val="0000FF"/>
          <w:sz w:val="20"/>
          <w:szCs w:val="20"/>
        </w:rPr>
        <w:t>pairwiseAdonis</w:t>
      </w:r>
      <w:proofErr w:type="spellEnd"/>
      <w:r w:rsidRPr="002D46AA">
        <w:rPr>
          <w:rFonts w:ascii="Lucida Console" w:eastAsia="Times New Roman" w:hAnsi="Lucida Console" w:cs="Courier New"/>
          <w:color w:val="0000FF"/>
          <w:sz w:val="20"/>
          <w:szCs w:val="20"/>
        </w:rPr>
        <w:t>::</w:t>
      </w:r>
      <w:proofErr w:type="spellStart"/>
      <w:r w:rsidRPr="002D46AA">
        <w:rPr>
          <w:rFonts w:ascii="Lucida Console" w:eastAsia="Times New Roman" w:hAnsi="Lucida Console" w:cs="Courier New"/>
          <w:color w:val="0000FF"/>
          <w:sz w:val="20"/>
          <w:szCs w:val="20"/>
        </w:rPr>
        <w:t>pairwise.adonis</w:t>
      </w:r>
      <w:proofErr w:type="spellEnd"/>
      <w:r w:rsidRPr="002D46AA">
        <w:rPr>
          <w:rFonts w:ascii="Lucida Console" w:eastAsia="Times New Roman" w:hAnsi="Lucida Console" w:cs="Courier New"/>
          <w:color w:val="0000FF"/>
          <w:sz w:val="20"/>
          <w:szCs w:val="20"/>
        </w:rPr>
        <w:t xml:space="preserve">(cover2, </w:t>
      </w:r>
      <w:proofErr w:type="spellStart"/>
      <w:r w:rsidRPr="002D46AA">
        <w:rPr>
          <w:rFonts w:ascii="Lucida Console" w:eastAsia="Times New Roman" w:hAnsi="Lucida Console" w:cs="Courier New"/>
          <w:color w:val="0000FF"/>
          <w:sz w:val="20"/>
          <w:szCs w:val="20"/>
        </w:rPr>
        <w:t>cover$SC</w:t>
      </w:r>
      <w:proofErr w:type="spellEnd"/>
      <w:r w:rsidRPr="002D46AA">
        <w:rPr>
          <w:rFonts w:ascii="Lucida Console" w:eastAsia="Times New Roman" w:hAnsi="Lucida Console" w:cs="Courier New"/>
          <w:color w:val="0000FF"/>
          <w:sz w:val="20"/>
          <w:szCs w:val="20"/>
        </w:rPr>
        <w:t>)</w:t>
      </w:r>
    </w:p>
    <w:p w:rsidR="002D46AA" w:rsidRPr="002D46AA" w:rsidRDefault="002D46AA" w:rsidP="002D46A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2D46AA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                 pairs </w:t>
      </w:r>
      <w:proofErr w:type="spellStart"/>
      <w:r w:rsidRPr="002D46AA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>total.DF</w:t>
      </w:r>
      <w:proofErr w:type="spellEnd"/>
      <w:r w:rsidRPr="002D46AA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  </w:t>
      </w:r>
      <w:proofErr w:type="spellStart"/>
      <w:r w:rsidRPr="002D46AA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>F.Model</w:t>
      </w:r>
      <w:proofErr w:type="spellEnd"/>
      <w:r w:rsidRPr="002D46AA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         R2 </w:t>
      </w:r>
      <w:proofErr w:type="spellStart"/>
      <w:r w:rsidRPr="002D46AA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>p.value</w:t>
      </w:r>
      <w:proofErr w:type="spellEnd"/>
      <w:r w:rsidRPr="002D46AA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 </w:t>
      </w:r>
      <w:proofErr w:type="spellStart"/>
      <w:r w:rsidRPr="002D46AA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>p.adjusted</w:t>
      </w:r>
      <w:proofErr w:type="spellEnd"/>
      <w:r w:rsidRPr="002D46AA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 sig</w:t>
      </w:r>
    </w:p>
    <w:p w:rsidR="002D46AA" w:rsidRPr="00B038E0" w:rsidRDefault="002D46AA" w:rsidP="002D46A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highlight w:val="yellow"/>
          <w:bdr w:val="none" w:sz="0" w:space="0" w:color="auto" w:frame="1"/>
        </w:rPr>
      </w:pPr>
      <w:r w:rsidRPr="00B038E0">
        <w:rPr>
          <w:rFonts w:ascii="Lucida Console" w:eastAsia="Times New Roman" w:hAnsi="Lucida Console" w:cs="Courier New"/>
          <w:color w:val="000000"/>
          <w:sz w:val="20"/>
          <w:szCs w:val="20"/>
          <w:highlight w:val="yellow"/>
          <w:bdr w:val="none" w:sz="0" w:space="0" w:color="auto" w:frame="1"/>
        </w:rPr>
        <w:t>1     un/un vs un/burn       43 6.370519 0.13170251   0.001      0.006   *</w:t>
      </w:r>
    </w:p>
    <w:p w:rsidR="002D46AA" w:rsidRPr="00B038E0" w:rsidRDefault="002D46AA" w:rsidP="002D46A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highlight w:val="yellow"/>
          <w:bdr w:val="none" w:sz="0" w:space="0" w:color="auto" w:frame="1"/>
        </w:rPr>
      </w:pPr>
      <w:r w:rsidRPr="00B038E0">
        <w:rPr>
          <w:rFonts w:ascii="Lucida Console" w:eastAsia="Times New Roman" w:hAnsi="Lucida Console" w:cs="Courier New"/>
          <w:color w:val="000000"/>
          <w:sz w:val="20"/>
          <w:szCs w:val="20"/>
          <w:highlight w:val="yellow"/>
          <w:bdr w:val="none" w:sz="0" w:space="0" w:color="auto" w:frame="1"/>
        </w:rPr>
        <w:t>2     un/un vs burn/un       44 4.474322 0.09424721   0.002      0.012   .</w:t>
      </w:r>
    </w:p>
    <w:p w:rsidR="002D46AA" w:rsidRPr="002D46AA" w:rsidRDefault="002D46AA" w:rsidP="002D46A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B038E0">
        <w:rPr>
          <w:rFonts w:ascii="Lucida Console" w:eastAsia="Times New Roman" w:hAnsi="Lucida Console" w:cs="Courier New"/>
          <w:color w:val="000000"/>
          <w:sz w:val="20"/>
          <w:szCs w:val="20"/>
          <w:highlight w:val="yellow"/>
          <w:bdr w:val="none" w:sz="0" w:space="0" w:color="auto" w:frame="1"/>
        </w:rPr>
        <w:t>3   un/un vs burn/burn       43 7.466112 0.15093388   0.001      0.006   *</w:t>
      </w:r>
    </w:p>
    <w:p w:rsidR="002D46AA" w:rsidRPr="002D46AA" w:rsidRDefault="002D46AA" w:rsidP="002D46A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2D46AA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4   un/burn vs burn/un       46 1.517177 0.03261541   0.182      1.000    </w:t>
      </w:r>
    </w:p>
    <w:p w:rsidR="002D46AA" w:rsidRPr="002D46AA" w:rsidRDefault="002D46AA" w:rsidP="002D46A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2D46AA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5 un/burn vs burn/burn       45 2.172601 0.04705389   0.126      0.756    </w:t>
      </w:r>
    </w:p>
    <w:p w:rsidR="002D46AA" w:rsidRPr="002D46AA" w:rsidRDefault="002D46AA" w:rsidP="002D46AA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</w:rPr>
      </w:pPr>
      <w:r w:rsidRPr="002D46AA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6 burn/un vs burn/burn       46 1.161172 0.02515473   0.290      1.000    </w:t>
      </w:r>
    </w:p>
    <w:p w:rsidR="002D46AA" w:rsidRDefault="002D46AA" w:rsidP="002D46AA">
      <w:pPr>
        <w:spacing w:after="0" w:line="240" w:lineRule="auto"/>
      </w:pPr>
    </w:p>
    <w:p w:rsidR="00B038E0" w:rsidRDefault="00B038E0" w:rsidP="002D46AA">
      <w:pPr>
        <w:spacing w:after="0" w:line="240" w:lineRule="auto"/>
      </w:pPr>
      <w:r>
        <w:t xml:space="preserve">In this model, unburned and burned once are significant, and unburned and burned twice are significant, but burned once vs. burned twice are not.  </w:t>
      </w:r>
    </w:p>
    <w:p w:rsidR="007A7A76" w:rsidRDefault="007A7A76" w:rsidP="002D46AA">
      <w:pPr>
        <w:spacing w:after="0" w:line="240" w:lineRule="auto"/>
      </w:pPr>
    </w:p>
    <w:p w:rsidR="00B038E0" w:rsidRDefault="007A7A76" w:rsidP="002D46AA">
      <w:pPr>
        <w:spacing w:after="0" w:line="240" w:lineRule="auto"/>
        <w:rPr>
          <w:u w:val="single"/>
        </w:rPr>
      </w:pPr>
      <w:r>
        <w:rPr>
          <w:u w:val="single"/>
        </w:rPr>
        <w:t>Categories:</w:t>
      </w:r>
    </w:p>
    <w:p w:rsidR="007A7A76" w:rsidRPr="007A7A76" w:rsidRDefault="007A7A76" w:rsidP="007A7A76">
      <w:pPr>
        <w:spacing w:after="0" w:line="240" w:lineRule="auto"/>
        <w:rPr>
          <w:sz w:val="22"/>
        </w:rPr>
      </w:pPr>
      <w:proofErr w:type="spellStart"/>
      <w:r w:rsidRPr="007A7A76">
        <w:rPr>
          <w:sz w:val="22"/>
        </w:rPr>
        <w:t>cover.sub$Storrie</w:t>
      </w:r>
      <w:proofErr w:type="spellEnd"/>
      <w:r w:rsidRPr="007A7A76">
        <w:rPr>
          <w:sz w:val="22"/>
        </w:rPr>
        <w:t xml:space="preserve"> [</w:t>
      </w:r>
      <w:proofErr w:type="spellStart"/>
      <w:r w:rsidRPr="007A7A76">
        <w:rPr>
          <w:sz w:val="22"/>
        </w:rPr>
        <w:t>cover.sub$Storrie</w:t>
      </w:r>
      <w:proofErr w:type="spellEnd"/>
      <w:r w:rsidRPr="007A7A76">
        <w:rPr>
          <w:sz w:val="22"/>
        </w:rPr>
        <w:t>==1] &lt;- "un"</w:t>
      </w:r>
    </w:p>
    <w:p w:rsidR="007A7A76" w:rsidRPr="007A7A76" w:rsidRDefault="007A7A76" w:rsidP="007A7A76">
      <w:pPr>
        <w:spacing w:after="0" w:line="240" w:lineRule="auto"/>
        <w:rPr>
          <w:sz w:val="22"/>
        </w:rPr>
      </w:pPr>
      <w:proofErr w:type="spellStart"/>
      <w:r w:rsidRPr="007A7A76">
        <w:rPr>
          <w:sz w:val="22"/>
        </w:rPr>
        <w:t>cover.sub$Storrie</w:t>
      </w:r>
      <w:proofErr w:type="spellEnd"/>
      <w:r w:rsidRPr="007A7A76">
        <w:rPr>
          <w:sz w:val="22"/>
        </w:rPr>
        <w:t xml:space="preserve"> [</w:t>
      </w:r>
      <w:proofErr w:type="spellStart"/>
      <w:r w:rsidRPr="007A7A76">
        <w:rPr>
          <w:sz w:val="22"/>
        </w:rPr>
        <w:t>cover.sub$Storrie</w:t>
      </w:r>
      <w:proofErr w:type="spellEnd"/>
      <w:r w:rsidRPr="007A7A76">
        <w:rPr>
          <w:sz w:val="22"/>
        </w:rPr>
        <w:t xml:space="preserve">==2] &lt;- "low" </w:t>
      </w:r>
    </w:p>
    <w:p w:rsidR="007A7A76" w:rsidRPr="007A7A76" w:rsidRDefault="007A7A76" w:rsidP="007A7A76">
      <w:pPr>
        <w:spacing w:after="0" w:line="240" w:lineRule="auto"/>
        <w:rPr>
          <w:sz w:val="22"/>
        </w:rPr>
      </w:pPr>
      <w:proofErr w:type="spellStart"/>
      <w:r w:rsidRPr="007A7A76">
        <w:rPr>
          <w:sz w:val="22"/>
        </w:rPr>
        <w:t>cover.sub$Storrie</w:t>
      </w:r>
      <w:proofErr w:type="spellEnd"/>
      <w:r w:rsidRPr="007A7A76">
        <w:rPr>
          <w:sz w:val="22"/>
        </w:rPr>
        <w:t xml:space="preserve"> [</w:t>
      </w:r>
      <w:proofErr w:type="spellStart"/>
      <w:r w:rsidRPr="007A7A76">
        <w:rPr>
          <w:sz w:val="22"/>
        </w:rPr>
        <w:t>cover.sub$Storrie</w:t>
      </w:r>
      <w:proofErr w:type="spellEnd"/>
      <w:r w:rsidRPr="007A7A76">
        <w:rPr>
          <w:sz w:val="22"/>
        </w:rPr>
        <w:t>==3] &lt;- "low"</w:t>
      </w:r>
    </w:p>
    <w:p w:rsidR="007A7A76" w:rsidRPr="007A7A76" w:rsidRDefault="007A7A76" w:rsidP="007A7A76">
      <w:pPr>
        <w:spacing w:after="0" w:line="240" w:lineRule="auto"/>
        <w:rPr>
          <w:sz w:val="22"/>
        </w:rPr>
      </w:pPr>
      <w:proofErr w:type="spellStart"/>
      <w:r w:rsidRPr="007A7A76">
        <w:rPr>
          <w:sz w:val="22"/>
        </w:rPr>
        <w:t>cover.sub$Storrie</w:t>
      </w:r>
      <w:proofErr w:type="spellEnd"/>
      <w:r w:rsidRPr="007A7A76">
        <w:rPr>
          <w:sz w:val="22"/>
        </w:rPr>
        <w:t xml:space="preserve"> [</w:t>
      </w:r>
      <w:proofErr w:type="spellStart"/>
      <w:r w:rsidRPr="007A7A76">
        <w:rPr>
          <w:sz w:val="22"/>
        </w:rPr>
        <w:t>cover.sub$Storrie</w:t>
      </w:r>
      <w:proofErr w:type="spellEnd"/>
      <w:r w:rsidRPr="007A7A76">
        <w:rPr>
          <w:sz w:val="22"/>
        </w:rPr>
        <w:t>==4] &lt;- "high"</w:t>
      </w:r>
    </w:p>
    <w:p w:rsidR="007A7A76" w:rsidRPr="007A7A76" w:rsidRDefault="007A7A76" w:rsidP="007A7A76">
      <w:pPr>
        <w:spacing w:after="0" w:line="240" w:lineRule="auto"/>
        <w:rPr>
          <w:sz w:val="22"/>
        </w:rPr>
      </w:pPr>
    </w:p>
    <w:p w:rsidR="007A7A76" w:rsidRPr="007A7A76" w:rsidRDefault="007A7A76" w:rsidP="007A7A76">
      <w:pPr>
        <w:spacing w:after="0" w:line="240" w:lineRule="auto"/>
        <w:rPr>
          <w:sz w:val="22"/>
        </w:rPr>
      </w:pPr>
      <w:proofErr w:type="spellStart"/>
      <w:r w:rsidRPr="007A7A76">
        <w:rPr>
          <w:sz w:val="22"/>
        </w:rPr>
        <w:t>cover.sub$Chips</w:t>
      </w:r>
      <w:proofErr w:type="spellEnd"/>
      <w:r w:rsidRPr="007A7A76">
        <w:rPr>
          <w:sz w:val="22"/>
        </w:rPr>
        <w:t xml:space="preserve"> [</w:t>
      </w:r>
      <w:proofErr w:type="spellStart"/>
      <w:r w:rsidRPr="007A7A76">
        <w:rPr>
          <w:sz w:val="22"/>
        </w:rPr>
        <w:t>cover.sub$Chips</w:t>
      </w:r>
      <w:proofErr w:type="spellEnd"/>
      <w:r w:rsidRPr="007A7A76">
        <w:rPr>
          <w:sz w:val="22"/>
        </w:rPr>
        <w:t>==1] &lt;- "un"</w:t>
      </w:r>
    </w:p>
    <w:p w:rsidR="007A7A76" w:rsidRPr="007A7A76" w:rsidRDefault="007A7A76" w:rsidP="007A7A76">
      <w:pPr>
        <w:spacing w:after="0" w:line="240" w:lineRule="auto"/>
        <w:rPr>
          <w:sz w:val="22"/>
        </w:rPr>
      </w:pPr>
      <w:proofErr w:type="spellStart"/>
      <w:r w:rsidRPr="007A7A76">
        <w:rPr>
          <w:sz w:val="22"/>
        </w:rPr>
        <w:t>cover.sub$Chips</w:t>
      </w:r>
      <w:proofErr w:type="spellEnd"/>
      <w:r w:rsidRPr="007A7A76">
        <w:rPr>
          <w:sz w:val="22"/>
        </w:rPr>
        <w:t xml:space="preserve"> [</w:t>
      </w:r>
      <w:proofErr w:type="spellStart"/>
      <w:r w:rsidRPr="007A7A76">
        <w:rPr>
          <w:sz w:val="22"/>
        </w:rPr>
        <w:t>cover.sub$Chips</w:t>
      </w:r>
      <w:proofErr w:type="spellEnd"/>
      <w:r w:rsidRPr="007A7A76">
        <w:rPr>
          <w:sz w:val="22"/>
        </w:rPr>
        <w:t xml:space="preserve">==2] &lt;- "low" </w:t>
      </w:r>
    </w:p>
    <w:p w:rsidR="007A7A76" w:rsidRPr="007A7A76" w:rsidRDefault="007A7A76" w:rsidP="007A7A76">
      <w:pPr>
        <w:spacing w:after="0" w:line="240" w:lineRule="auto"/>
        <w:rPr>
          <w:sz w:val="22"/>
        </w:rPr>
      </w:pPr>
      <w:proofErr w:type="spellStart"/>
      <w:r w:rsidRPr="007A7A76">
        <w:rPr>
          <w:sz w:val="22"/>
        </w:rPr>
        <w:t>cover.sub$Chips</w:t>
      </w:r>
      <w:proofErr w:type="spellEnd"/>
      <w:r w:rsidRPr="007A7A76">
        <w:rPr>
          <w:sz w:val="22"/>
        </w:rPr>
        <w:t xml:space="preserve"> [</w:t>
      </w:r>
      <w:proofErr w:type="spellStart"/>
      <w:r w:rsidRPr="007A7A76">
        <w:rPr>
          <w:sz w:val="22"/>
        </w:rPr>
        <w:t>cover.sub$Chips</w:t>
      </w:r>
      <w:proofErr w:type="spellEnd"/>
      <w:r w:rsidRPr="007A7A76">
        <w:rPr>
          <w:sz w:val="22"/>
        </w:rPr>
        <w:t>==3] &lt;- "low"</w:t>
      </w:r>
    </w:p>
    <w:p w:rsidR="00B038E0" w:rsidRPr="007A7A76" w:rsidRDefault="007A7A76" w:rsidP="007A7A76">
      <w:pPr>
        <w:spacing w:after="0" w:line="240" w:lineRule="auto"/>
        <w:rPr>
          <w:sz w:val="22"/>
          <w:u w:val="single"/>
        </w:rPr>
      </w:pPr>
      <w:proofErr w:type="spellStart"/>
      <w:r w:rsidRPr="007A7A76">
        <w:rPr>
          <w:sz w:val="22"/>
        </w:rPr>
        <w:t>cover.sub$Chips</w:t>
      </w:r>
      <w:proofErr w:type="spellEnd"/>
      <w:r w:rsidRPr="007A7A76">
        <w:rPr>
          <w:sz w:val="22"/>
        </w:rPr>
        <w:t xml:space="preserve"> [</w:t>
      </w:r>
      <w:proofErr w:type="spellStart"/>
      <w:r w:rsidRPr="007A7A76">
        <w:rPr>
          <w:sz w:val="22"/>
        </w:rPr>
        <w:t>cover.sub$Chips</w:t>
      </w:r>
      <w:proofErr w:type="spellEnd"/>
      <w:r w:rsidRPr="007A7A76">
        <w:rPr>
          <w:sz w:val="22"/>
        </w:rPr>
        <w:t>==4] &lt;- "high"</w:t>
      </w:r>
    </w:p>
    <w:p w:rsidR="007A7A76" w:rsidRPr="007A7A76" w:rsidRDefault="007A7A76" w:rsidP="007A7A7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          </w:t>
      </w:r>
      <w:proofErr w:type="spellStart"/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>Df</w:t>
      </w:r>
      <w:proofErr w:type="spellEnd"/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 </w:t>
      </w:r>
      <w:proofErr w:type="spellStart"/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>SumsOfSqs</w:t>
      </w:r>
      <w:proofErr w:type="spellEnd"/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 </w:t>
      </w:r>
      <w:proofErr w:type="spellStart"/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>MeanSqs</w:t>
      </w:r>
      <w:proofErr w:type="spellEnd"/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 </w:t>
      </w:r>
      <w:proofErr w:type="spellStart"/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>F.Model</w:t>
      </w:r>
      <w:proofErr w:type="spellEnd"/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     R2 </w:t>
      </w:r>
      <w:proofErr w:type="spellStart"/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>Pr</w:t>
      </w:r>
      <w:proofErr w:type="spellEnd"/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(&gt;F)    </w:t>
      </w:r>
    </w:p>
    <w:p w:rsidR="007A7A76" w:rsidRPr="007A7A76" w:rsidRDefault="007A7A76" w:rsidP="007A7A7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proofErr w:type="spellStart"/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>cover$SC</w:t>
      </w:r>
      <w:proofErr w:type="spellEnd"/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   8    6.3229 0.79037  2.7708 0.2128  0.001 ***</w:t>
      </w:r>
    </w:p>
    <w:p w:rsidR="007A7A76" w:rsidRPr="007A7A76" w:rsidRDefault="007A7A76" w:rsidP="007A7A7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Residuals 82   23.3907 0.28525         0.7872           </w:t>
      </w:r>
    </w:p>
    <w:p w:rsidR="007A7A76" w:rsidRPr="007A7A76" w:rsidRDefault="007A7A76" w:rsidP="007A7A7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Total     90   29.7136                 1.0000           </w:t>
      </w:r>
    </w:p>
    <w:p w:rsidR="007A7A76" w:rsidRPr="007A7A76" w:rsidRDefault="007A7A76" w:rsidP="007A7A7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>---</w:t>
      </w:r>
    </w:p>
    <w:p w:rsidR="007A7A76" w:rsidRPr="007A7A76" w:rsidRDefault="007A7A76" w:rsidP="007A7A7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proofErr w:type="spellStart"/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>Signif</w:t>
      </w:r>
      <w:proofErr w:type="spellEnd"/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>. codes:  0 ‘***’ 0.001 ‘**’ 0.01 ‘*’ 0.05 ‘.’ 0.1 ‘ ’ 1</w:t>
      </w:r>
    </w:p>
    <w:p w:rsidR="007A7A76" w:rsidRPr="007A7A76" w:rsidRDefault="007A7A76" w:rsidP="007A7A7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FF"/>
          <w:sz w:val="20"/>
          <w:szCs w:val="20"/>
        </w:rPr>
      </w:pPr>
      <w:r w:rsidRPr="007A7A76">
        <w:rPr>
          <w:rFonts w:ascii="Lucida Console" w:eastAsia="Times New Roman" w:hAnsi="Lucida Console" w:cs="Courier New"/>
          <w:color w:val="0000FF"/>
          <w:sz w:val="20"/>
          <w:szCs w:val="20"/>
        </w:rPr>
        <w:t xml:space="preserve">&gt; </w:t>
      </w:r>
      <w:proofErr w:type="spellStart"/>
      <w:r w:rsidRPr="007A7A76">
        <w:rPr>
          <w:rFonts w:ascii="Lucida Console" w:eastAsia="Times New Roman" w:hAnsi="Lucida Console" w:cs="Courier New"/>
          <w:color w:val="0000FF"/>
          <w:sz w:val="20"/>
          <w:szCs w:val="20"/>
        </w:rPr>
        <w:t>pairwiseAdonis</w:t>
      </w:r>
      <w:proofErr w:type="spellEnd"/>
      <w:r w:rsidRPr="007A7A76">
        <w:rPr>
          <w:rFonts w:ascii="Lucida Console" w:eastAsia="Times New Roman" w:hAnsi="Lucida Console" w:cs="Courier New"/>
          <w:color w:val="0000FF"/>
          <w:sz w:val="20"/>
          <w:szCs w:val="20"/>
        </w:rPr>
        <w:t>::</w:t>
      </w:r>
      <w:proofErr w:type="spellStart"/>
      <w:r w:rsidRPr="007A7A76">
        <w:rPr>
          <w:rFonts w:ascii="Lucida Console" w:eastAsia="Times New Roman" w:hAnsi="Lucida Console" w:cs="Courier New"/>
          <w:color w:val="0000FF"/>
          <w:sz w:val="20"/>
          <w:szCs w:val="20"/>
        </w:rPr>
        <w:t>pairwise.adonis</w:t>
      </w:r>
      <w:proofErr w:type="spellEnd"/>
      <w:r w:rsidRPr="007A7A76">
        <w:rPr>
          <w:rFonts w:ascii="Lucida Console" w:eastAsia="Times New Roman" w:hAnsi="Lucida Console" w:cs="Courier New"/>
          <w:color w:val="0000FF"/>
          <w:sz w:val="20"/>
          <w:szCs w:val="20"/>
        </w:rPr>
        <w:t xml:space="preserve">(cover2, </w:t>
      </w:r>
      <w:proofErr w:type="spellStart"/>
      <w:r w:rsidRPr="007A7A76">
        <w:rPr>
          <w:rFonts w:ascii="Lucida Console" w:eastAsia="Times New Roman" w:hAnsi="Lucida Console" w:cs="Courier New"/>
          <w:color w:val="0000FF"/>
          <w:sz w:val="20"/>
          <w:szCs w:val="20"/>
        </w:rPr>
        <w:t>cover$SC</w:t>
      </w:r>
      <w:proofErr w:type="spellEnd"/>
      <w:r w:rsidRPr="007A7A76">
        <w:rPr>
          <w:rFonts w:ascii="Lucida Console" w:eastAsia="Times New Roman" w:hAnsi="Lucida Console" w:cs="Courier New"/>
          <w:color w:val="0000FF"/>
          <w:sz w:val="20"/>
          <w:szCs w:val="20"/>
        </w:rPr>
        <w:t>)</w:t>
      </w:r>
    </w:p>
    <w:p w:rsidR="007A7A76" w:rsidRPr="007A7A76" w:rsidRDefault="007A7A76" w:rsidP="007A7A7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                   pairs </w:t>
      </w:r>
      <w:proofErr w:type="spellStart"/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>total.DF</w:t>
      </w:r>
      <w:proofErr w:type="spellEnd"/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    </w:t>
      </w:r>
      <w:proofErr w:type="spellStart"/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>F.Model</w:t>
      </w:r>
      <w:proofErr w:type="spellEnd"/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         R2 </w:t>
      </w:r>
      <w:proofErr w:type="spellStart"/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>p.value</w:t>
      </w:r>
      <w:proofErr w:type="spellEnd"/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 </w:t>
      </w:r>
      <w:proofErr w:type="spellStart"/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>p.adjusted</w:t>
      </w:r>
      <w:proofErr w:type="spellEnd"/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 sig</w:t>
      </w:r>
    </w:p>
    <w:p w:rsidR="007A7A76" w:rsidRPr="007A7A76" w:rsidRDefault="007A7A76" w:rsidP="007A7A7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1        un/un vs un/low       14  4.0107032 0.23577527   0.009      0.324    </w:t>
      </w:r>
    </w:p>
    <w:p w:rsidR="007A7A76" w:rsidRPr="007A7A76" w:rsidRDefault="007A7A76" w:rsidP="007A7A7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2       un/un vs un/high        9 13.3147342 0.62467278   0.006      0.216    </w:t>
      </w:r>
    </w:p>
    <w:p w:rsidR="007A7A76" w:rsidRPr="007A7A76" w:rsidRDefault="007A7A76" w:rsidP="007A7A7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3        un/un vs low/un       15  1.6996528 0.10826054   0.106      1.000    </w:t>
      </w:r>
    </w:p>
    <w:p w:rsidR="007A7A76" w:rsidRPr="007A7A76" w:rsidRDefault="007A7A76" w:rsidP="007A7A7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4       un/un vs low/low       25  3.0181784 0.11170917   0.017      0.612    </w:t>
      </w:r>
    </w:p>
    <w:p w:rsidR="007A7A76" w:rsidRPr="007A7A76" w:rsidRDefault="007A7A76" w:rsidP="007A7A7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lastRenderedPageBreak/>
        <w:t xml:space="preserve">5      un/un vs low/high       15  4.6213586 0.24817516   0.014      0.504    </w:t>
      </w:r>
    </w:p>
    <w:p w:rsidR="007A7A76" w:rsidRPr="007A7A76" w:rsidRDefault="007A7A76" w:rsidP="007A7A7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6       un/un vs high/un        9  2.4273733 0.23278857   0.010      0.360    </w:t>
      </w:r>
    </w:p>
    <w:p w:rsidR="007A7A76" w:rsidRPr="007A7A76" w:rsidRDefault="007A7A76" w:rsidP="007A7A7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7      un/un vs high/low       15  7.0031864 0.33343447   0.002      0.072    </w:t>
      </w:r>
    </w:p>
    <w:p w:rsidR="007A7A76" w:rsidRPr="007A7A76" w:rsidRDefault="007A7A76" w:rsidP="007A7A7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8     un/un vs high/high        9  6.2923198 0.44025882   0.005      0.180    </w:t>
      </w:r>
    </w:p>
    <w:p w:rsidR="007A7A76" w:rsidRPr="007A7A76" w:rsidRDefault="007A7A76" w:rsidP="007A7A7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9      un/low vs un/high       16  1.4728983 0.08941343   0.223      1.000    </w:t>
      </w:r>
    </w:p>
    <w:p w:rsidR="007A7A76" w:rsidRPr="007A7A76" w:rsidRDefault="007A7A76" w:rsidP="007A7A7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10      un/low vs low/un       22  1.7289739 0.07606916   0.132      1.000    </w:t>
      </w:r>
    </w:p>
    <w:p w:rsidR="007A7A76" w:rsidRPr="007A7A76" w:rsidRDefault="007A7A76" w:rsidP="007A7A7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11     un/low vs low/low       32  1.2052890 0.03742519   0.279      1.000    </w:t>
      </w:r>
    </w:p>
    <w:p w:rsidR="007A7A76" w:rsidRPr="007A7A76" w:rsidRDefault="007A7A76" w:rsidP="007A7A7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12    un/low vs low/high       22  1.7924966 0.07864415   0.153      1.000    </w:t>
      </w:r>
    </w:p>
    <w:p w:rsidR="007A7A76" w:rsidRPr="007A7A76" w:rsidRDefault="007A7A76" w:rsidP="007A7A7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13     un/low vs high/un       16  1.7795709 0.10605581   0.107      1.000    </w:t>
      </w:r>
    </w:p>
    <w:p w:rsidR="007A7A76" w:rsidRPr="007A7A76" w:rsidRDefault="007A7A76" w:rsidP="007A7A7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14    un/low vs high/low       22  1.0122418 0.04598540   0.340      1.000    </w:t>
      </w:r>
    </w:p>
    <w:p w:rsidR="007A7A76" w:rsidRPr="007A7A76" w:rsidRDefault="007A7A76" w:rsidP="007A7A7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15   un/low vs high/high       16  6.3298312 0.29675955   0.004      0.144    </w:t>
      </w:r>
    </w:p>
    <w:p w:rsidR="007A7A76" w:rsidRPr="007A7A76" w:rsidRDefault="007A7A76" w:rsidP="007A7A7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16     un/high vs low/un       17  3.9962073 0.19984826   0.013      0.468    </w:t>
      </w:r>
    </w:p>
    <w:p w:rsidR="007A7A76" w:rsidRPr="007A7A76" w:rsidRDefault="007A7A76" w:rsidP="007A7A7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17    un/high vs low/low       27  3.4936410 0.11845404   0.027      0.972    </w:t>
      </w:r>
    </w:p>
    <w:p w:rsidR="007A7A76" w:rsidRPr="007A7A76" w:rsidRDefault="007A7A76" w:rsidP="007A7A7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18   un/high vs low/high       17  4.4677272 0.21828155   0.078      1.000    </w:t>
      </w:r>
    </w:p>
    <w:p w:rsidR="007A7A76" w:rsidRPr="007A7A76" w:rsidRDefault="007A7A76" w:rsidP="007A7A7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19    un/high vs high/un       11  5.3876196 0.35012690   0.025      0.900    </w:t>
      </w:r>
    </w:p>
    <w:p w:rsidR="007A7A76" w:rsidRPr="007A7A76" w:rsidRDefault="007A7A76" w:rsidP="007A7A7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20   un/high vs high/low       17  2.3747736 0.12924097   0.114      1.000    </w:t>
      </w:r>
    </w:p>
    <w:p w:rsidR="007A7A76" w:rsidRPr="007A7A76" w:rsidRDefault="007A7A76" w:rsidP="007A7A7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21  un/high vs high/high       11 23.4924056 0.70142485   0.004      0.144    </w:t>
      </w:r>
    </w:p>
    <w:p w:rsidR="007A7A76" w:rsidRPr="007A7A76" w:rsidRDefault="007A7A76" w:rsidP="007A7A7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22     low/un vs low/low       33  1.7210720 0.05103847   0.119      1.000    </w:t>
      </w:r>
    </w:p>
    <w:p w:rsidR="007A7A76" w:rsidRPr="007A7A76" w:rsidRDefault="007A7A76" w:rsidP="007A7A7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23    low/un vs low/high       23  2.3392937 0.09611182   0.073      1.000    </w:t>
      </w:r>
    </w:p>
    <w:p w:rsidR="007A7A76" w:rsidRPr="007A7A76" w:rsidRDefault="007A7A76" w:rsidP="007A7A7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24     low/un vs high/un       17  1.1416316 0.06659994   0.348      1.000    </w:t>
      </w:r>
    </w:p>
    <w:p w:rsidR="007A7A76" w:rsidRPr="007A7A76" w:rsidRDefault="007A7A76" w:rsidP="007A7A7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25    low/un vs high/low       23  2.8477586 0.11460827   0.050      1.000    </w:t>
      </w:r>
    </w:p>
    <w:p w:rsidR="007A7A76" w:rsidRPr="007A7A76" w:rsidRDefault="007A7A76" w:rsidP="007A7A7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26   low/un vs high/high       17  4.6452415 0.22500301   0.002      0.072    </w:t>
      </w:r>
    </w:p>
    <w:p w:rsidR="007A7A76" w:rsidRPr="007A7A76" w:rsidRDefault="007A7A76" w:rsidP="007A7A7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27   low/low vs low/high       33  1.9473910 0.05736497   0.130      1.000    </w:t>
      </w:r>
    </w:p>
    <w:p w:rsidR="007A7A76" w:rsidRPr="007A7A76" w:rsidRDefault="007A7A76" w:rsidP="007A7A7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28    low/low vs high/un       27  1.3566900 0.04959262   0.242      1.000    </w:t>
      </w:r>
    </w:p>
    <w:p w:rsidR="007A7A76" w:rsidRPr="007A7A76" w:rsidRDefault="007A7A76" w:rsidP="007A7A7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29   low/low vs high/low       33  2.4895415 0.07218251   0.068      1.000    </w:t>
      </w:r>
    </w:p>
    <w:p w:rsidR="007A7A76" w:rsidRPr="007A7A76" w:rsidRDefault="007A7A76" w:rsidP="007A7A7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30  low/low vs high/high       27  4.5345907 0.14850668   0.002      0.072    </w:t>
      </w:r>
    </w:p>
    <w:p w:rsidR="007A7A76" w:rsidRPr="007A7A76" w:rsidRDefault="007A7A76" w:rsidP="007A7A7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31   low/high vs high/un       17  0.4667560 0.02834535   0.659      1.000    </w:t>
      </w:r>
    </w:p>
    <w:p w:rsidR="007A7A76" w:rsidRPr="007A7A76" w:rsidRDefault="007A7A76" w:rsidP="007A7A7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32  low/high vs high/low       23  0.8835416 0.03861035   0.359      1.000    </w:t>
      </w:r>
    </w:p>
    <w:p w:rsidR="007A7A76" w:rsidRPr="007A7A76" w:rsidRDefault="007A7A76" w:rsidP="007A7A7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33 low/high vs high/high       17  2.1320765 0.11758590   0.122      1.000    </w:t>
      </w:r>
    </w:p>
    <w:p w:rsidR="007A7A76" w:rsidRPr="007A7A76" w:rsidRDefault="007A7A76" w:rsidP="007A7A7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34   high/un vs high/low       17  1.5705909 0.08938748   0.231      1.000    </w:t>
      </w:r>
    </w:p>
    <w:p w:rsidR="007A7A76" w:rsidRPr="007A7A76" w:rsidRDefault="007A7A76" w:rsidP="007A7A7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</w:pPr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35  high/un vs high/high       11  1.1531576 0.10339292   0.377      1.000    </w:t>
      </w:r>
    </w:p>
    <w:p w:rsidR="007A7A76" w:rsidRPr="007A7A76" w:rsidRDefault="007A7A76" w:rsidP="007A7A7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after="0" w:line="225" w:lineRule="atLeast"/>
        <w:rPr>
          <w:rFonts w:ascii="Lucida Console" w:eastAsia="Times New Roman" w:hAnsi="Lucida Console" w:cs="Courier New"/>
          <w:color w:val="000000"/>
          <w:sz w:val="20"/>
          <w:szCs w:val="20"/>
        </w:rPr>
      </w:pPr>
      <w:r w:rsidRPr="007A7A76">
        <w:rPr>
          <w:rFonts w:ascii="Lucida Console" w:eastAsia="Times New Roman" w:hAnsi="Lucida Console" w:cs="Courier New"/>
          <w:color w:val="000000"/>
          <w:sz w:val="20"/>
          <w:szCs w:val="20"/>
          <w:bdr w:val="none" w:sz="0" w:space="0" w:color="auto" w:frame="1"/>
        </w:rPr>
        <w:t xml:space="preserve">36 high/low vs high/high       17  6.1067590 0.27623945   0.012      0.432    </w:t>
      </w:r>
    </w:p>
    <w:p w:rsidR="00B038E0" w:rsidRDefault="00B038E0" w:rsidP="002D46AA">
      <w:pPr>
        <w:spacing w:after="0" w:line="240" w:lineRule="auto"/>
        <w:rPr>
          <w:u w:val="single"/>
        </w:rPr>
      </w:pPr>
    </w:p>
    <w:p w:rsidR="002D46AA" w:rsidRDefault="002D46AA" w:rsidP="002D46AA">
      <w:pPr>
        <w:spacing w:after="0" w:line="240" w:lineRule="auto"/>
      </w:pPr>
      <w:proofErr w:type="spellStart"/>
      <w:r w:rsidRPr="002D46AA">
        <w:rPr>
          <w:u w:val="single"/>
        </w:rPr>
        <w:t>Permanova</w:t>
      </w:r>
      <w:proofErr w:type="spellEnd"/>
      <w:r w:rsidRPr="002D46AA">
        <w:rPr>
          <w:u w:val="single"/>
        </w:rPr>
        <w:t xml:space="preserve"> using categories</w:t>
      </w:r>
      <w:r>
        <w:t>:</w:t>
      </w:r>
    </w:p>
    <w:p w:rsidR="002D46AA" w:rsidRPr="002D46AA" w:rsidRDefault="002D46AA" w:rsidP="002D46AA">
      <w:pPr>
        <w:spacing w:after="0" w:line="240" w:lineRule="auto"/>
        <w:rPr>
          <w:sz w:val="22"/>
        </w:rPr>
      </w:pPr>
      <w:proofErr w:type="spellStart"/>
      <w:r w:rsidRPr="002D46AA">
        <w:rPr>
          <w:sz w:val="22"/>
        </w:rPr>
        <w:t>cover.sub$Storrie</w:t>
      </w:r>
      <w:proofErr w:type="spellEnd"/>
      <w:r w:rsidRPr="002D46AA">
        <w:rPr>
          <w:sz w:val="22"/>
        </w:rPr>
        <w:t xml:space="preserve"> [</w:t>
      </w:r>
      <w:proofErr w:type="spellStart"/>
      <w:r w:rsidRPr="002D46AA">
        <w:rPr>
          <w:sz w:val="22"/>
        </w:rPr>
        <w:t>cover.sub$Storrie</w:t>
      </w:r>
      <w:proofErr w:type="spellEnd"/>
      <w:r w:rsidRPr="002D46AA">
        <w:rPr>
          <w:sz w:val="22"/>
        </w:rPr>
        <w:t>==1] &lt;- "un"</w:t>
      </w:r>
    </w:p>
    <w:p w:rsidR="002D46AA" w:rsidRPr="002D46AA" w:rsidRDefault="002D46AA" w:rsidP="002D46AA">
      <w:pPr>
        <w:spacing w:after="0" w:line="240" w:lineRule="auto"/>
        <w:rPr>
          <w:sz w:val="22"/>
        </w:rPr>
      </w:pPr>
      <w:proofErr w:type="spellStart"/>
      <w:r w:rsidRPr="002D46AA">
        <w:rPr>
          <w:sz w:val="22"/>
        </w:rPr>
        <w:t>cover.sub$Storrie</w:t>
      </w:r>
      <w:proofErr w:type="spellEnd"/>
      <w:r w:rsidRPr="002D46AA">
        <w:rPr>
          <w:sz w:val="22"/>
        </w:rPr>
        <w:t xml:space="preserve"> [</w:t>
      </w:r>
      <w:proofErr w:type="spellStart"/>
      <w:r w:rsidRPr="002D46AA">
        <w:rPr>
          <w:sz w:val="22"/>
        </w:rPr>
        <w:t>cover.sub$Storrie</w:t>
      </w:r>
      <w:proofErr w:type="spellEnd"/>
      <w:r w:rsidRPr="002D46AA">
        <w:rPr>
          <w:sz w:val="22"/>
        </w:rPr>
        <w:t xml:space="preserve">==2] &lt;- "burn" </w:t>
      </w:r>
    </w:p>
    <w:p w:rsidR="002D46AA" w:rsidRPr="002D46AA" w:rsidRDefault="002D46AA" w:rsidP="002D46AA">
      <w:pPr>
        <w:spacing w:after="0" w:line="240" w:lineRule="auto"/>
        <w:rPr>
          <w:sz w:val="22"/>
        </w:rPr>
      </w:pPr>
      <w:proofErr w:type="spellStart"/>
      <w:r w:rsidRPr="002D46AA">
        <w:rPr>
          <w:sz w:val="22"/>
        </w:rPr>
        <w:t>cover.sub$Storrie</w:t>
      </w:r>
      <w:proofErr w:type="spellEnd"/>
      <w:r w:rsidRPr="002D46AA">
        <w:rPr>
          <w:sz w:val="22"/>
        </w:rPr>
        <w:t xml:space="preserve"> [</w:t>
      </w:r>
      <w:proofErr w:type="spellStart"/>
      <w:r w:rsidRPr="002D46AA">
        <w:rPr>
          <w:sz w:val="22"/>
        </w:rPr>
        <w:t>cover.sub$Storrie</w:t>
      </w:r>
      <w:proofErr w:type="spellEnd"/>
      <w:r w:rsidRPr="002D46AA">
        <w:rPr>
          <w:sz w:val="22"/>
        </w:rPr>
        <w:t>==3] &lt;- "burn"</w:t>
      </w:r>
    </w:p>
    <w:p w:rsidR="002D46AA" w:rsidRPr="002D46AA" w:rsidRDefault="002D46AA" w:rsidP="002D46AA">
      <w:pPr>
        <w:spacing w:after="0" w:line="240" w:lineRule="auto"/>
        <w:rPr>
          <w:sz w:val="22"/>
        </w:rPr>
      </w:pPr>
      <w:proofErr w:type="spellStart"/>
      <w:r w:rsidRPr="002D46AA">
        <w:rPr>
          <w:sz w:val="22"/>
        </w:rPr>
        <w:t>cover.sub$Storrie</w:t>
      </w:r>
      <w:proofErr w:type="spellEnd"/>
      <w:r w:rsidRPr="002D46AA">
        <w:rPr>
          <w:sz w:val="22"/>
        </w:rPr>
        <w:t xml:space="preserve"> [</w:t>
      </w:r>
      <w:proofErr w:type="spellStart"/>
      <w:r w:rsidRPr="002D46AA">
        <w:rPr>
          <w:sz w:val="22"/>
        </w:rPr>
        <w:t>cover.sub$Storrie</w:t>
      </w:r>
      <w:proofErr w:type="spellEnd"/>
      <w:r w:rsidRPr="002D46AA">
        <w:rPr>
          <w:sz w:val="22"/>
        </w:rPr>
        <w:t>==4] &lt;- "burn"</w:t>
      </w:r>
    </w:p>
    <w:p w:rsidR="002D46AA" w:rsidRPr="002D46AA" w:rsidRDefault="002D46AA" w:rsidP="002D46AA">
      <w:pPr>
        <w:spacing w:after="0" w:line="240" w:lineRule="auto"/>
        <w:rPr>
          <w:sz w:val="22"/>
        </w:rPr>
      </w:pPr>
    </w:p>
    <w:p w:rsidR="002D46AA" w:rsidRPr="002D46AA" w:rsidRDefault="002D46AA" w:rsidP="002D46AA">
      <w:pPr>
        <w:spacing w:after="0" w:line="240" w:lineRule="auto"/>
        <w:rPr>
          <w:sz w:val="22"/>
        </w:rPr>
      </w:pPr>
      <w:proofErr w:type="spellStart"/>
      <w:r w:rsidRPr="002D46AA">
        <w:rPr>
          <w:sz w:val="22"/>
        </w:rPr>
        <w:t>cover.sub$Chips</w:t>
      </w:r>
      <w:proofErr w:type="spellEnd"/>
      <w:r w:rsidRPr="002D46AA">
        <w:rPr>
          <w:sz w:val="22"/>
        </w:rPr>
        <w:t xml:space="preserve"> [</w:t>
      </w:r>
      <w:proofErr w:type="spellStart"/>
      <w:r w:rsidRPr="002D46AA">
        <w:rPr>
          <w:sz w:val="22"/>
        </w:rPr>
        <w:t>cover.sub$Chips</w:t>
      </w:r>
      <w:proofErr w:type="spellEnd"/>
      <w:r w:rsidRPr="002D46AA">
        <w:rPr>
          <w:sz w:val="22"/>
        </w:rPr>
        <w:t>==1] &lt;- "un"</w:t>
      </w:r>
    </w:p>
    <w:p w:rsidR="002D46AA" w:rsidRPr="002D46AA" w:rsidRDefault="002D46AA" w:rsidP="002D46AA">
      <w:pPr>
        <w:spacing w:after="0" w:line="240" w:lineRule="auto"/>
        <w:rPr>
          <w:sz w:val="22"/>
        </w:rPr>
      </w:pPr>
      <w:proofErr w:type="spellStart"/>
      <w:r w:rsidRPr="002D46AA">
        <w:rPr>
          <w:sz w:val="22"/>
        </w:rPr>
        <w:t>cover.sub$Chips</w:t>
      </w:r>
      <w:proofErr w:type="spellEnd"/>
      <w:r w:rsidRPr="002D46AA">
        <w:rPr>
          <w:sz w:val="22"/>
        </w:rPr>
        <w:t xml:space="preserve"> [</w:t>
      </w:r>
      <w:proofErr w:type="spellStart"/>
      <w:r w:rsidRPr="002D46AA">
        <w:rPr>
          <w:sz w:val="22"/>
        </w:rPr>
        <w:t>cover.sub$Chips</w:t>
      </w:r>
      <w:proofErr w:type="spellEnd"/>
      <w:r w:rsidRPr="002D46AA">
        <w:rPr>
          <w:sz w:val="22"/>
        </w:rPr>
        <w:t xml:space="preserve">==2] &lt;- "burn" </w:t>
      </w:r>
    </w:p>
    <w:p w:rsidR="002D46AA" w:rsidRPr="002D46AA" w:rsidRDefault="002D46AA" w:rsidP="002D46AA">
      <w:pPr>
        <w:spacing w:after="0" w:line="240" w:lineRule="auto"/>
        <w:rPr>
          <w:sz w:val="22"/>
        </w:rPr>
      </w:pPr>
      <w:proofErr w:type="spellStart"/>
      <w:r w:rsidRPr="002D46AA">
        <w:rPr>
          <w:sz w:val="22"/>
        </w:rPr>
        <w:t>cover.sub$Chips</w:t>
      </w:r>
      <w:proofErr w:type="spellEnd"/>
      <w:r w:rsidRPr="002D46AA">
        <w:rPr>
          <w:sz w:val="22"/>
        </w:rPr>
        <w:t xml:space="preserve"> [</w:t>
      </w:r>
      <w:proofErr w:type="spellStart"/>
      <w:r w:rsidRPr="002D46AA">
        <w:rPr>
          <w:sz w:val="22"/>
        </w:rPr>
        <w:t>cover.sub$Chips</w:t>
      </w:r>
      <w:proofErr w:type="spellEnd"/>
      <w:r w:rsidRPr="002D46AA">
        <w:rPr>
          <w:sz w:val="22"/>
        </w:rPr>
        <w:t>==3] &lt;- "burn"</w:t>
      </w:r>
    </w:p>
    <w:p w:rsidR="002D46AA" w:rsidRPr="002D46AA" w:rsidRDefault="002D46AA" w:rsidP="002D46AA">
      <w:pPr>
        <w:spacing w:after="0" w:line="240" w:lineRule="auto"/>
        <w:rPr>
          <w:sz w:val="22"/>
        </w:rPr>
      </w:pPr>
      <w:proofErr w:type="spellStart"/>
      <w:r w:rsidRPr="002D46AA">
        <w:rPr>
          <w:sz w:val="22"/>
        </w:rPr>
        <w:t>cover.sub$Chips</w:t>
      </w:r>
      <w:proofErr w:type="spellEnd"/>
      <w:r w:rsidRPr="002D46AA">
        <w:rPr>
          <w:sz w:val="22"/>
        </w:rPr>
        <w:t xml:space="preserve"> [</w:t>
      </w:r>
      <w:proofErr w:type="spellStart"/>
      <w:r w:rsidRPr="002D46AA">
        <w:rPr>
          <w:sz w:val="22"/>
        </w:rPr>
        <w:t>cover.sub$Chips</w:t>
      </w:r>
      <w:proofErr w:type="spellEnd"/>
      <w:r w:rsidRPr="002D46AA">
        <w:rPr>
          <w:sz w:val="22"/>
        </w:rPr>
        <w:t>==4] &lt;- "burn"</w:t>
      </w:r>
    </w:p>
    <w:p w:rsidR="002D46AA" w:rsidRDefault="002D46AA" w:rsidP="002D46AA">
      <w:pPr>
        <w:spacing w:after="0" w:line="240" w:lineRule="auto"/>
      </w:pPr>
    </w:p>
    <w:tbl>
      <w:tblPr>
        <w:tblW w:w="13755" w:type="dxa"/>
        <w:tblCellSpacing w:w="0" w:type="dxa"/>
        <w:shd w:val="clear" w:color="auto" w:fill="FFFFFF"/>
        <w:tblCellMar>
          <w:left w:w="90" w:type="dxa"/>
          <w:bottom w:w="120" w:type="dxa"/>
          <w:right w:w="0" w:type="dxa"/>
        </w:tblCellMar>
        <w:tblLook w:val="04A0" w:firstRow="1" w:lastRow="0" w:firstColumn="1" w:lastColumn="0" w:noHBand="0" w:noVBand="1"/>
      </w:tblPr>
      <w:tblGrid>
        <w:gridCol w:w="13755"/>
      </w:tblGrid>
      <w:tr w:rsidR="002D46AA" w:rsidRPr="002D46AA" w:rsidTr="002D46AA">
        <w:trPr>
          <w:tblCellSpacing w:w="0" w:type="dxa"/>
        </w:trPr>
        <w:tc>
          <w:tcPr>
            <w:tcW w:w="0" w:type="auto"/>
            <w:shd w:val="clear" w:color="auto" w:fill="FFFFFF"/>
            <w:hideMark/>
          </w:tcPr>
          <w:p w:rsidR="002D46AA" w:rsidRPr="002D46AA" w:rsidRDefault="002D46AA" w:rsidP="002D46AA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40" w:lineRule="auto"/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</w:pPr>
            <w:r w:rsidRPr="002D46AA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 xml:space="preserve">    </w:t>
            </w:r>
            <w:proofErr w:type="spellStart"/>
            <w:r w:rsidRPr="002D46AA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>Df</w:t>
            </w:r>
            <w:proofErr w:type="spellEnd"/>
            <w:r w:rsidRPr="002D46AA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 xml:space="preserve"> </w:t>
            </w:r>
            <w:proofErr w:type="spellStart"/>
            <w:r w:rsidRPr="002D46AA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>SumsOfSqs</w:t>
            </w:r>
            <w:proofErr w:type="spellEnd"/>
            <w:r w:rsidRPr="002D46AA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 xml:space="preserve"> </w:t>
            </w:r>
            <w:proofErr w:type="spellStart"/>
            <w:r w:rsidRPr="002D46AA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>MeanSqs</w:t>
            </w:r>
            <w:proofErr w:type="spellEnd"/>
            <w:r w:rsidRPr="002D46AA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 xml:space="preserve"> </w:t>
            </w:r>
            <w:proofErr w:type="spellStart"/>
            <w:r w:rsidRPr="002D46AA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>F.Model</w:t>
            </w:r>
            <w:proofErr w:type="spellEnd"/>
            <w:r w:rsidRPr="002D46AA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 xml:space="preserve">      R2 </w:t>
            </w:r>
            <w:proofErr w:type="spellStart"/>
            <w:r w:rsidRPr="002D46AA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>Pr</w:t>
            </w:r>
            <w:proofErr w:type="spellEnd"/>
            <w:r w:rsidRPr="002D46AA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 xml:space="preserve">(&gt;F)    </w:t>
            </w:r>
          </w:p>
          <w:p w:rsidR="002D46AA" w:rsidRPr="002D46AA" w:rsidRDefault="002D46AA" w:rsidP="002D46AA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40" w:lineRule="auto"/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</w:pPr>
            <w:proofErr w:type="spellStart"/>
            <w:r w:rsidRPr="002D46AA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>cover$SC</w:t>
            </w:r>
            <w:proofErr w:type="spellEnd"/>
            <w:r w:rsidRPr="002D46AA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 xml:space="preserve">   3    3.2608 1.08695  3.5748 0.10974  0.001 ***</w:t>
            </w:r>
          </w:p>
          <w:p w:rsidR="002D46AA" w:rsidRPr="002D46AA" w:rsidRDefault="002D46AA" w:rsidP="002D46AA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40" w:lineRule="auto"/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</w:pPr>
            <w:r w:rsidRPr="002D46AA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 xml:space="preserve">Residuals 87   26.4528 0.30406         0.89026           </w:t>
            </w:r>
          </w:p>
          <w:p w:rsidR="002D46AA" w:rsidRPr="002D46AA" w:rsidRDefault="002D46AA" w:rsidP="002D46AA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40" w:lineRule="auto"/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</w:pPr>
            <w:r w:rsidRPr="002D46AA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 xml:space="preserve">Total     90   29.7136                 1.00000           </w:t>
            </w:r>
          </w:p>
          <w:p w:rsidR="002D46AA" w:rsidRPr="002D46AA" w:rsidRDefault="002D46AA" w:rsidP="002D46AA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40" w:lineRule="auto"/>
              <w:rPr>
                <w:rFonts w:ascii="Lucida Console" w:eastAsia="Times New Roman" w:hAnsi="Lucida Console" w:cs="Courier New"/>
                <w:color w:val="0000FF"/>
                <w:sz w:val="20"/>
                <w:szCs w:val="20"/>
              </w:rPr>
            </w:pPr>
            <w:r w:rsidRPr="002D46AA">
              <w:rPr>
                <w:rFonts w:ascii="Lucida Console" w:eastAsia="Times New Roman" w:hAnsi="Lucida Console" w:cs="Courier New"/>
                <w:color w:val="0000FF"/>
                <w:sz w:val="20"/>
                <w:szCs w:val="20"/>
              </w:rPr>
              <w:t xml:space="preserve">&gt; </w:t>
            </w:r>
            <w:proofErr w:type="spellStart"/>
            <w:r w:rsidRPr="002D46AA">
              <w:rPr>
                <w:rFonts w:ascii="Lucida Console" w:eastAsia="Times New Roman" w:hAnsi="Lucida Console" w:cs="Courier New"/>
                <w:color w:val="0000FF"/>
                <w:sz w:val="20"/>
                <w:szCs w:val="20"/>
              </w:rPr>
              <w:t>pairwiseAdonis</w:t>
            </w:r>
            <w:proofErr w:type="spellEnd"/>
            <w:r w:rsidRPr="002D46AA">
              <w:rPr>
                <w:rFonts w:ascii="Lucida Console" w:eastAsia="Times New Roman" w:hAnsi="Lucida Console" w:cs="Courier New"/>
                <w:color w:val="0000FF"/>
                <w:sz w:val="20"/>
                <w:szCs w:val="20"/>
              </w:rPr>
              <w:t>::</w:t>
            </w:r>
            <w:proofErr w:type="spellStart"/>
            <w:r w:rsidRPr="002D46AA">
              <w:rPr>
                <w:rFonts w:ascii="Lucida Console" w:eastAsia="Times New Roman" w:hAnsi="Lucida Console" w:cs="Courier New"/>
                <w:color w:val="0000FF"/>
                <w:sz w:val="20"/>
                <w:szCs w:val="20"/>
              </w:rPr>
              <w:t>pairwise.adonis</w:t>
            </w:r>
            <w:proofErr w:type="spellEnd"/>
            <w:r w:rsidRPr="002D46AA">
              <w:rPr>
                <w:rFonts w:ascii="Lucida Console" w:eastAsia="Times New Roman" w:hAnsi="Lucida Console" w:cs="Courier New"/>
                <w:color w:val="0000FF"/>
                <w:sz w:val="20"/>
                <w:szCs w:val="20"/>
              </w:rPr>
              <w:t xml:space="preserve">(cover2, </w:t>
            </w:r>
            <w:proofErr w:type="spellStart"/>
            <w:r w:rsidRPr="002D46AA">
              <w:rPr>
                <w:rFonts w:ascii="Lucida Console" w:eastAsia="Times New Roman" w:hAnsi="Lucida Console" w:cs="Courier New"/>
                <w:color w:val="0000FF"/>
                <w:sz w:val="20"/>
                <w:szCs w:val="20"/>
              </w:rPr>
              <w:t>cover$SC</w:t>
            </w:r>
            <w:proofErr w:type="spellEnd"/>
            <w:r w:rsidRPr="002D46AA">
              <w:rPr>
                <w:rFonts w:ascii="Lucida Console" w:eastAsia="Times New Roman" w:hAnsi="Lucida Console" w:cs="Courier New"/>
                <w:color w:val="0000FF"/>
                <w:sz w:val="20"/>
                <w:szCs w:val="20"/>
              </w:rPr>
              <w:t>)</w:t>
            </w:r>
          </w:p>
          <w:p w:rsidR="002D46AA" w:rsidRPr="002D46AA" w:rsidRDefault="002D46AA" w:rsidP="002D46AA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40" w:lineRule="auto"/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</w:pPr>
            <w:r w:rsidRPr="002D46AA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 xml:space="preserve">                 pairs </w:t>
            </w:r>
            <w:proofErr w:type="spellStart"/>
            <w:r w:rsidRPr="002D46AA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>total.DF</w:t>
            </w:r>
            <w:proofErr w:type="spellEnd"/>
            <w:r w:rsidRPr="002D46AA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 xml:space="preserve">  </w:t>
            </w:r>
            <w:proofErr w:type="spellStart"/>
            <w:r w:rsidRPr="002D46AA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>F.Model</w:t>
            </w:r>
            <w:proofErr w:type="spellEnd"/>
            <w:r w:rsidRPr="002D46AA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 xml:space="preserve">         R2 </w:t>
            </w:r>
            <w:proofErr w:type="spellStart"/>
            <w:r w:rsidRPr="002D46AA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>p.value</w:t>
            </w:r>
            <w:proofErr w:type="spellEnd"/>
            <w:r w:rsidRPr="002D46AA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 xml:space="preserve"> </w:t>
            </w:r>
            <w:proofErr w:type="spellStart"/>
            <w:r w:rsidRPr="002D46AA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>p.adjusted</w:t>
            </w:r>
            <w:proofErr w:type="spellEnd"/>
            <w:r w:rsidRPr="002D46AA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 xml:space="preserve"> sig</w:t>
            </w:r>
          </w:p>
          <w:p w:rsidR="002D46AA" w:rsidRPr="002D46AA" w:rsidRDefault="002D46AA" w:rsidP="002D46AA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40" w:lineRule="auto"/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</w:pPr>
            <w:r w:rsidRPr="00B038E0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highlight w:val="yellow"/>
                <w:bdr w:val="none" w:sz="0" w:space="0" w:color="auto" w:frame="1"/>
              </w:rPr>
              <w:t>1     un/un vs un/burn       20 7.284710 0.27714629   0.001      0.006   *</w:t>
            </w:r>
          </w:p>
          <w:p w:rsidR="002D46AA" w:rsidRPr="002D46AA" w:rsidRDefault="002D46AA" w:rsidP="002D46AA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40" w:lineRule="auto"/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</w:pPr>
            <w:r w:rsidRPr="002D46AA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 xml:space="preserve">2     un/un vs burn/un       21 2.082132 0.09429033   0.047      0.282    </w:t>
            </w:r>
          </w:p>
          <w:p w:rsidR="002D46AA" w:rsidRPr="00B038E0" w:rsidRDefault="002D46AA" w:rsidP="002D46AA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40" w:lineRule="auto"/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highlight w:val="yellow"/>
                <w:bdr w:val="none" w:sz="0" w:space="0" w:color="auto" w:frame="1"/>
              </w:rPr>
            </w:pPr>
            <w:r w:rsidRPr="00B038E0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highlight w:val="yellow"/>
                <w:bdr w:val="none" w:sz="0" w:space="0" w:color="auto" w:frame="1"/>
              </w:rPr>
              <w:t>3   un/un vs burn/burn       55 4.591648 0.07836693   0.001      0.006   *</w:t>
            </w:r>
          </w:p>
          <w:p w:rsidR="002D46AA" w:rsidRPr="002D46AA" w:rsidRDefault="002D46AA" w:rsidP="002D46AA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40" w:lineRule="auto"/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</w:pPr>
            <w:r w:rsidRPr="00B038E0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highlight w:val="yellow"/>
                <w:bdr w:val="none" w:sz="0" w:space="0" w:color="auto" w:frame="1"/>
              </w:rPr>
              <w:t>4   un/burn vs burn/un       34 4.044636 0.10918276   0.002      0.012   .</w:t>
            </w:r>
          </w:p>
          <w:p w:rsidR="002D46AA" w:rsidRPr="002D46AA" w:rsidRDefault="002D46AA" w:rsidP="002D46AA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40" w:lineRule="auto"/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</w:pPr>
            <w:r w:rsidRPr="002D46AA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 xml:space="preserve">5 un/burn vs burn/burn       68 3.918741 0.05525678   0.019      0.114    </w:t>
            </w:r>
          </w:p>
          <w:p w:rsidR="002D46AA" w:rsidRPr="002D46AA" w:rsidRDefault="002D46AA" w:rsidP="002D46AA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40" w:lineRule="auto"/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</w:pPr>
            <w:r w:rsidRPr="002D46AA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 xml:space="preserve">6 burn/un vs burn/burn       69 2.062219 0.02943411   0.076      0.456    </w:t>
            </w:r>
          </w:p>
          <w:p w:rsidR="00442B69" w:rsidRDefault="00442B69" w:rsidP="00B14EC4">
            <w:pPr>
              <w:spacing w:after="0" w:line="240" w:lineRule="auto"/>
              <w:rPr>
                <w:rFonts w:eastAsia="Times New Roman" w:cs="Times New Roman"/>
                <w:sz w:val="20"/>
                <w:szCs w:val="24"/>
              </w:rPr>
            </w:pPr>
            <w:r>
              <w:rPr>
                <w:noProof/>
              </w:rPr>
              <w:lastRenderedPageBreak/>
              <w:drawing>
                <wp:inline distT="0" distB="0" distL="0" distR="0" wp14:anchorId="60BCF262" wp14:editId="4BAB859C">
                  <wp:extent cx="5943600" cy="3704321"/>
                  <wp:effectExtent l="0" t="0" r="0" b="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947170" cy="370654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442B69" w:rsidRDefault="00442B69" w:rsidP="00B14EC4">
            <w:pPr>
              <w:spacing w:after="0" w:line="240" w:lineRule="auto"/>
              <w:rPr>
                <w:rFonts w:eastAsia="Times New Roman" w:cs="Times New Roman"/>
                <w:sz w:val="20"/>
                <w:szCs w:val="24"/>
              </w:rPr>
            </w:pPr>
          </w:p>
          <w:p w:rsidR="00B14EC4" w:rsidRPr="00B14EC4" w:rsidRDefault="00B14EC4" w:rsidP="00B14EC4">
            <w:pPr>
              <w:spacing w:after="0" w:line="240" w:lineRule="auto"/>
              <w:rPr>
                <w:rFonts w:eastAsia="Times New Roman" w:cs="Times New Roman"/>
                <w:sz w:val="20"/>
                <w:szCs w:val="24"/>
              </w:rPr>
            </w:pPr>
            <w:proofErr w:type="spellStart"/>
            <w:r w:rsidRPr="00B14EC4">
              <w:rPr>
                <w:rFonts w:eastAsia="Times New Roman" w:cs="Times New Roman"/>
                <w:sz w:val="20"/>
                <w:szCs w:val="24"/>
              </w:rPr>
              <w:t>cover.sub$Storrie</w:t>
            </w:r>
            <w:proofErr w:type="spellEnd"/>
            <w:r w:rsidRPr="00B14EC4">
              <w:rPr>
                <w:rFonts w:eastAsia="Times New Roman" w:cs="Times New Roman"/>
                <w:sz w:val="20"/>
                <w:szCs w:val="24"/>
              </w:rPr>
              <w:t xml:space="preserve"> [</w:t>
            </w:r>
            <w:proofErr w:type="spellStart"/>
            <w:r w:rsidRPr="00B14EC4">
              <w:rPr>
                <w:rFonts w:eastAsia="Times New Roman" w:cs="Times New Roman"/>
                <w:sz w:val="20"/>
                <w:szCs w:val="24"/>
              </w:rPr>
              <w:t>cover.sub$Storrie</w:t>
            </w:r>
            <w:proofErr w:type="spellEnd"/>
            <w:r w:rsidRPr="00B14EC4">
              <w:rPr>
                <w:rFonts w:eastAsia="Times New Roman" w:cs="Times New Roman"/>
                <w:sz w:val="20"/>
                <w:szCs w:val="24"/>
              </w:rPr>
              <w:t>==1] &lt;- "low"</w:t>
            </w:r>
          </w:p>
          <w:p w:rsidR="00B14EC4" w:rsidRPr="00B14EC4" w:rsidRDefault="00B14EC4" w:rsidP="00B14EC4">
            <w:pPr>
              <w:spacing w:after="0" w:line="240" w:lineRule="auto"/>
              <w:rPr>
                <w:rFonts w:eastAsia="Times New Roman" w:cs="Times New Roman"/>
                <w:sz w:val="20"/>
                <w:szCs w:val="24"/>
              </w:rPr>
            </w:pPr>
            <w:proofErr w:type="spellStart"/>
            <w:r w:rsidRPr="00B14EC4">
              <w:rPr>
                <w:rFonts w:eastAsia="Times New Roman" w:cs="Times New Roman"/>
                <w:sz w:val="20"/>
                <w:szCs w:val="24"/>
              </w:rPr>
              <w:t>cover.sub$Storrie</w:t>
            </w:r>
            <w:proofErr w:type="spellEnd"/>
            <w:r w:rsidRPr="00B14EC4">
              <w:rPr>
                <w:rFonts w:eastAsia="Times New Roman" w:cs="Times New Roman"/>
                <w:sz w:val="20"/>
                <w:szCs w:val="24"/>
              </w:rPr>
              <w:t xml:space="preserve"> [</w:t>
            </w:r>
            <w:proofErr w:type="spellStart"/>
            <w:r w:rsidRPr="00B14EC4">
              <w:rPr>
                <w:rFonts w:eastAsia="Times New Roman" w:cs="Times New Roman"/>
                <w:sz w:val="20"/>
                <w:szCs w:val="24"/>
              </w:rPr>
              <w:t>cover.sub$Storrie</w:t>
            </w:r>
            <w:proofErr w:type="spellEnd"/>
            <w:r w:rsidRPr="00B14EC4">
              <w:rPr>
                <w:rFonts w:eastAsia="Times New Roman" w:cs="Times New Roman"/>
                <w:sz w:val="20"/>
                <w:szCs w:val="24"/>
              </w:rPr>
              <w:t xml:space="preserve">==2] &lt;- "low" </w:t>
            </w:r>
          </w:p>
          <w:p w:rsidR="00B14EC4" w:rsidRPr="00B14EC4" w:rsidRDefault="00B14EC4" w:rsidP="00B14EC4">
            <w:pPr>
              <w:spacing w:after="0" w:line="240" w:lineRule="auto"/>
              <w:rPr>
                <w:rFonts w:eastAsia="Times New Roman" w:cs="Times New Roman"/>
                <w:sz w:val="20"/>
                <w:szCs w:val="24"/>
              </w:rPr>
            </w:pPr>
            <w:proofErr w:type="spellStart"/>
            <w:r w:rsidRPr="00B14EC4">
              <w:rPr>
                <w:rFonts w:eastAsia="Times New Roman" w:cs="Times New Roman"/>
                <w:sz w:val="20"/>
                <w:szCs w:val="24"/>
              </w:rPr>
              <w:t>cover.sub$Storrie</w:t>
            </w:r>
            <w:proofErr w:type="spellEnd"/>
            <w:r w:rsidRPr="00B14EC4">
              <w:rPr>
                <w:rFonts w:eastAsia="Times New Roman" w:cs="Times New Roman"/>
                <w:sz w:val="20"/>
                <w:szCs w:val="24"/>
              </w:rPr>
              <w:t xml:space="preserve"> [</w:t>
            </w:r>
            <w:proofErr w:type="spellStart"/>
            <w:r w:rsidRPr="00B14EC4">
              <w:rPr>
                <w:rFonts w:eastAsia="Times New Roman" w:cs="Times New Roman"/>
                <w:sz w:val="20"/>
                <w:szCs w:val="24"/>
              </w:rPr>
              <w:t>cover.sub$Storrie</w:t>
            </w:r>
            <w:proofErr w:type="spellEnd"/>
            <w:r w:rsidRPr="00B14EC4">
              <w:rPr>
                <w:rFonts w:eastAsia="Times New Roman" w:cs="Times New Roman"/>
                <w:sz w:val="20"/>
                <w:szCs w:val="24"/>
              </w:rPr>
              <w:t>==3] &lt;- "low"</w:t>
            </w:r>
          </w:p>
          <w:p w:rsidR="00B14EC4" w:rsidRPr="00B14EC4" w:rsidRDefault="00B14EC4" w:rsidP="00B14EC4">
            <w:pPr>
              <w:spacing w:after="0" w:line="240" w:lineRule="auto"/>
              <w:rPr>
                <w:rFonts w:eastAsia="Times New Roman" w:cs="Times New Roman"/>
                <w:sz w:val="20"/>
                <w:szCs w:val="24"/>
              </w:rPr>
            </w:pPr>
            <w:proofErr w:type="spellStart"/>
            <w:r w:rsidRPr="00B14EC4">
              <w:rPr>
                <w:rFonts w:eastAsia="Times New Roman" w:cs="Times New Roman"/>
                <w:sz w:val="20"/>
                <w:szCs w:val="24"/>
              </w:rPr>
              <w:t>cover.sub$Storrie</w:t>
            </w:r>
            <w:proofErr w:type="spellEnd"/>
            <w:r w:rsidRPr="00B14EC4">
              <w:rPr>
                <w:rFonts w:eastAsia="Times New Roman" w:cs="Times New Roman"/>
                <w:sz w:val="20"/>
                <w:szCs w:val="24"/>
              </w:rPr>
              <w:t xml:space="preserve"> [</w:t>
            </w:r>
            <w:proofErr w:type="spellStart"/>
            <w:r w:rsidRPr="00B14EC4">
              <w:rPr>
                <w:rFonts w:eastAsia="Times New Roman" w:cs="Times New Roman"/>
                <w:sz w:val="20"/>
                <w:szCs w:val="24"/>
              </w:rPr>
              <w:t>cover.sub$Storrie</w:t>
            </w:r>
            <w:proofErr w:type="spellEnd"/>
            <w:r w:rsidRPr="00B14EC4">
              <w:rPr>
                <w:rFonts w:eastAsia="Times New Roman" w:cs="Times New Roman"/>
                <w:sz w:val="20"/>
                <w:szCs w:val="24"/>
              </w:rPr>
              <w:t>==4] &lt;- "high"</w:t>
            </w:r>
          </w:p>
          <w:p w:rsidR="00B14EC4" w:rsidRPr="00B14EC4" w:rsidRDefault="00B14EC4" w:rsidP="00B14EC4">
            <w:pPr>
              <w:spacing w:after="0" w:line="240" w:lineRule="auto"/>
              <w:rPr>
                <w:rFonts w:eastAsia="Times New Roman" w:cs="Times New Roman"/>
                <w:sz w:val="20"/>
                <w:szCs w:val="24"/>
              </w:rPr>
            </w:pPr>
          </w:p>
          <w:p w:rsidR="00B14EC4" w:rsidRPr="00B14EC4" w:rsidRDefault="00B14EC4" w:rsidP="00B14EC4">
            <w:pPr>
              <w:spacing w:after="0" w:line="240" w:lineRule="auto"/>
              <w:rPr>
                <w:rFonts w:eastAsia="Times New Roman" w:cs="Times New Roman"/>
                <w:sz w:val="20"/>
                <w:szCs w:val="24"/>
              </w:rPr>
            </w:pPr>
            <w:proofErr w:type="spellStart"/>
            <w:r w:rsidRPr="00B14EC4">
              <w:rPr>
                <w:rFonts w:eastAsia="Times New Roman" w:cs="Times New Roman"/>
                <w:sz w:val="20"/>
                <w:szCs w:val="24"/>
              </w:rPr>
              <w:t>cover.sub$Chips</w:t>
            </w:r>
            <w:proofErr w:type="spellEnd"/>
            <w:r w:rsidRPr="00B14EC4">
              <w:rPr>
                <w:rFonts w:eastAsia="Times New Roman" w:cs="Times New Roman"/>
                <w:sz w:val="20"/>
                <w:szCs w:val="24"/>
              </w:rPr>
              <w:t xml:space="preserve"> [</w:t>
            </w:r>
            <w:proofErr w:type="spellStart"/>
            <w:r w:rsidRPr="00B14EC4">
              <w:rPr>
                <w:rFonts w:eastAsia="Times New Roman" w:cs="Times New Roman"/>
                <w:sz w:val="20"/>
                <w:szCs w:val="24"/>
              </w:rPr>
              <w:t>cover.sub$Chips</w:t>
            </w:r>
            <w:proofErr w:type="spellEnd"/>
            <w:r w:rsidRPr="00B14EC4">
              <w:rPr>
                <w:rFonts w:eastAsia="Times New Roman" w:cs="Times New Roman"/>
                <w:sz w:val="20"/>
                <w:szCs w:val="24"/>
              </w:rPr>
              <w:t>==1] &lt;- "low"</w:t>
            </w:r>
          </w:p>
          <w:p w:rsidR="00B14EC4" w:rsidRPr="00B14EC4" w:rsidRDefault="00B14EC4" w:rsidP="00B14EC4">
            <w:pPr>
              <w:spacing w:after="0" w:line="240" w:lineRule="auto"/>
              <w:rPr>
                <w:rFonts w:eastAsia="Times New Roman" w:cs="Times New Roman"/>
                <w:sz w:val="20"/>
                <w:szCs w:val="24"/>
              </w:rPr>
            </w:pPr>
            <w:proofErr w:type="spellStart"/>
            <w:r w:rsidRPr="00B14EC4">
              <w:rPr>
                <w:rFonts w:eastAsia="Times New Roman" w:cs="Times New Roman"/>
                <w:sz w:val="20"/>
                <w:szCs w:val="24"/>
              </w:rPr>
              <w:t>cover.sub$Chips</w:t>
            </w:r>
            <w:proofErr w:type="spellEnd"/>
            <w:r w:rsidRPr="00B14EC4">
              <w:rPr>
                <w:rFonts w:eastAsia="Times New Roman" w:cs="Times New Roman"/>
                <w:sz w:val="20"/>
                <w:szCs w:val="24"/>
              </w:rPr>
              <w:t xml:space="preserve"> [</w:t>
            </w:r>
            <w:proofErr w:type="spellStart"/>
            <w:r w:rsidRPr="00B14EC4">
              <w:rPr>
                <w:rFonts w:eastAsia="Times New Roman" w:cs="Times New Roman"/>
                <w:sz w:val="20"/>
                <w:szCs w:val="24"/>
              </w:rPr>
              <w:t>cover.sub$Chips</w:t>
            </w:r>
            <w:proofErr w:type="spellEnd"/>
            <w:r w:rsidRPr="00B14EC4">
              <w:rPr>
                <w:rFonts w:eastAsia="Times New Roman" w:cs="Times New Roman"/>
                <w:sz w:val="20"/>
                <w:szCs w:val="24"/>
              </w:rPr>
              <w:t xml:space="preserve">==2] &lt;- "low" </w:t>
            </w:r>
          </w:p>
          <w:p w:rsidR="00B14EC4" w:rsidRPr="00B14EC4" w:rsidRDefault="00B14EC4" w:rsidP="00B14EC4">
            <w:pPr>
              <w:spacing w:after="0" w:line="240" w:lineRule="auto"/>
              <w:rPr>
                <w:rFonts w:eastAsia="Times New Roman" w:cs="Times New Roman"/>
                <w:sz w:val="20"/>
                <w:szCs w:val="24"/>
              </w:rPr>
            </w:pPr>
            <w:proofErr w:type="spellStart"/>
            <w:r w:rsidRPr="00B14EC4">
              <w:rPr>
                <w:rFonts w:eastAsia="Times New Roman" w:cs="Times New Roman"/>
                <w:sz w:val="20"/>
                <w:szCs w:val="24"/>
              </w:rPr>
              <w:t>cover.sub$Chips</w:t>
            </w:r>
            <w:proofErr w:type="spellEnd"/>
            <w:r w:rsidRPr="00B14EC4">
              <w:rPr>
                <w:rFonts w:eastAsia="Times New Roman" w:cs="Times New Roman"/>
                <w:sz w:val="20"/>
                <w:szCs w:val="24"/>
              </w:rPr>
              <w:t xml:space="preserve"> [</w:t>
            </w:r>
            <w:proofErr w:type="spellStart"/>
            <w:r w:rsidRPr="00B14EC4">
              <w:rPr>
                <w:rFonts w:eastAsia="Times New Roman" w:cs="Times New Roman"/>
                <w:sz w:val="20"/>
                <w:szCs w:val="24"/>
              </w:rPr>
              <w:t>cover.sub$Chips</w:t>
            </w:r>
            <w:proofErr w:type="spellEnd"/>
            <w:r w:rsidRPr="00B14EC4">
              <w:rPr>
                <w:rFonts w:eastAsia="Times New Roman" w:cs="Times New Roman"/>
                <w:sz w:val="20"/>
                <w:szCs w:val="24"/>
              </w:rPr>
              <w:t>==3] &lt;- "low"</w:t>
            </w:r>
          </w:p>
          <w:p w:rsidR="002D46AA" w:rsidRDefault="00B14EC4" w:rsidP="00B14EC4">
            <w:pPr>
              <w:spacing w:after="0" w:line="240" w:lineRule="auto"/>
              <w:rPr>
                <w:rFonts w:eastAsia="Times New Roman" w:cs="Times New Roman"/>
                <w:sz w:val="20"/>
                <w:szCs w:val="24"/>
              </w:rPr>
            </w:pPr>
            <w:proofErr w:type="spellStart"/>
            <w:r w:rsidRPr="00B14EC4">
              <w:rPr>
                <w:rFonts w:eastAsia="Times New Roman" w:cs="Times New Roman"/>
                <w:sz w:val="20"/>
                <w:szCs w:val="24"/>
              </w:rPr>
              <w:t>cover.sub$Chips</w:t>
            </w:r>
            <w:proofErr w:type="spellEnd"/>
            <w:r w:rsidRPr="00B14EC4">
              <w:rPr>
                <w:rFonts w:eastAsia="Times New Roman" w:cs="Times New Roman"/>
                <w:sz w:val="20"/>
                <w:szCs w:val="24"/>
              </w:rPr>
              <w:t xml:space="preserve"> [</w:t>
            </w:r>
            <w:proofErr w:type="spellStart"/>
            <w:r w:rsidRPr="00B14EC4">
              <w:rPr>
                <w:rFonts w:eastAsia="Times New Roman" w:cs="Times New Roman"/>
                <w:sz w:val="20"/>
                <w:szCs w:val="24"/>
              </w:rPr>
              <w:t>cover.sub$Chips</w:t>
            </w:r>
            <w:proofErr w:type="spellEnd"/>
            <w:r w:rsidRPr="00B14EC4">
              <w:rPr>
                <w:rFonts w:eastAsia="Times New Roman" w:cs="Times New Roman"/>
                <w:sz w:val="20"/>
                <w:szCs w:val="24"/>
              </w:rPr>
              <w:t>==4] &lt;- "high"</w:t>
            </w:r>
          </w:p>
          <w:p w:rsidR="00B14EC4" w:rsidRPr="00B14EC4" w:rsidRDefault="00B14EC4" w:rsidP="00B14EC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25" w:lineRule="atLeast"/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</w:pPr>
            <w:r w:rsidRPr="00B14EC4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 xml:space="preserve">          </w:t>
            </w:r>
            <w:proofErr w:type="spellStart"/>
            <w:r w:rsidRPr="00B14EC4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>Df</w:t>
            </w:r>
            <w:proofErr w:type="spellEnd"/>
            <w:r w:rsidRPr="00B14EC4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 xml:space="preserve"> </w:t>
            </w:r>
            <w:proofErr w:type="spellStart"/>
            <w:r w:rsidRPr="00B14EC4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>SumsOfSqs</w:t>
            </w:r>
            <w:proofErr w:type="spellEnd"/>
            <w:r w:rsidRPr="00B14EC4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 xml:space="preserve"> </w:t>
            </w:r>
            <w:proofErr w:type="spellStart"/>
            <w:r w:rsidRPr="00B14EC4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>MeanSqs</w:t>
            </w:r>
            <w:proofErr w:type="spellEnd"/>
            <w:r w:rsidRPr="00B14EC4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 xml:space="preserve"> </w:t>
            </w:r>
            <w:proofErr w:type="spellStart"/>
            <w:r w:rsidRPr="00B14EC4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>F.Model</w:t>
            </w:r>
            <w:proofErr w:type="spellEnd"/>
            <w:r w:rsidRPr="00B14EC4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 xml:space="preserve">     R2 </w:t>
            </w:r>
            <w:proofErr w:type="spellStart"/>
            <w:r w:rsidRPr="00B14EC4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>Pr</w:t>
            </w:r>
            <w:proofErr w:type="spellEnd"/>
            <w:r w:rsidRPr="00B14EC4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 xml:space="preserve">(&gt;F)    </w:t>
            </w:r>
          </w:p>
          <w:p w:rsidR="00B14EC4" w:rsidRPr="00B14EC4" w:rsidRDefault="00B14EC4" w:rsidP="00B14EC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25" w:lineRule="atLeast"/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</w:pPr>
            <w:proofErr w:type="spellStart"/>
            <w:r w:rsidRPr="00B14EC4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>cover$SC</w:t>
            </w:r>
            <w:proofErr w:type="spellEnd"/>
            <w:r w:rsidRPr="00B14EC4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 xml:space="preserve">   3    2.9445 0.98151  3.1899 0.0991  0.001 ***</w:t>
            </w:r>
          </w:p>
          <w:p w:rsidR="00B14EC4" w:rsidRPr="00B14EC4" w:rsidRDefault="00B14EC4" w:rsidP="00B14EC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25" w:lineRule="atLeast"/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</w:pPr>
            <w:r w:rsidRPr="00B14EC4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 xml:space="preserve">Residuals 87   26.7691 0.30769         0.9009           </w:t>
            </w:r>
          </w:p>
          <w:p w:rsidR="00B14EC4" w:rsidRPr="00B14EC4" w:rsidRDefault="00B14EC4" w:rsidP="00B14EC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25" w:lineRule="atLeast"/>
              <w:rPr>
                <w:rFonts w:ascii="Lucida Console" w:eastAsia="Times New Roman" w:hAnsi="Lucida Console" w:cs="Courier New"/>
                <w:color w:val="000000"/>
                <w:sz w:val="20"/>
                <w:szCs w:val="20"/>
              </w:rPr>
            </w:pPr>
            <w:r w:rsidRPr="00B14EC4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 xml:space="preserve">Total     90   29.7136                 1.0000           </w:t>
            </w:r>
          </w:p>
          <w:p w:rsidR="00B14EC4" w:rsidRPr="00B14EC4" w:rsidRDefault="00B14EC4" w:rsidP="00B14EC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25" w:lineRule="atLeast"/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</w:pPr>
            <w:r w:rsidRPr="00B14EC4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 xml:space="preserve">                  pairs </w:t>
            </w:r>
            <w:proofErr w:type="spellStart"/>
            <w:r w:rsidRPr="00B14EC4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>total.DF</w:t>
            </w:r>
            <w:proofErr w:type="spellEnd"/>
            <w:r w:rsidRPr="00B14EC4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 xml:space="preserve">   </w:t>
            </w:r>
            <w:proofErr w:type="spellStart"/>
            <w:r w:rsidRPr="00B14EC4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>F.Model</w:t>
            </w:r>
            <w:proofErr w:type="spellEnd"/>
            <w:r w:rsidRPr="00B14EC4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 xml:space="preserve">          R2 </w:t>
            </w:r>
            <w:proofErr w:type="spellStart"/>
            <w:r w:rsidRPr="00B14EC4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>p.value</w:t>
            </w:r>
            <w:proofErr w:type="spellEnd"/>
            <w:r w:rsidRPr="00B14EC4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 xml:space="preserve"> </w:t>
            </w:r>
            <w:proofErr w:type="spellStart"/>
            <w:r w:rsidRPr="00B14EC4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>p.adjusted</w:t>
            </w:r>
            <w:proofErr w:type="spellEnd"/>
            <w:r w:rsidRPr="00B14EC4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 xml:space="preserve"> sig</w:t>
            </w:r>
          </w:p>
          <w:p w:rsidR="00B14EC4" w:rsidRPr="00B14EC4" w:rsidRDefault="00B14EC4" w:rsidP="00B14EC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25" w:lineRule="atLeast"/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</w:pPr>
            <w:r w:rsidRPr="00B14EC4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 xml:space="preserve">1   low/low vs low/high       66 2.7487771 0.040573088   0.026      0.156    </w:t>
            </w:r>
          </w:p>
          <w:p w:rsidR="00B14EC4" w:rsidRPr="00B14EC4" w:rsidRDefault="00B14EC4" w:rsidP="00B14EC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25" w:lineRule="atLeast"/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</w:pPr>
            <w:r w:rsidRPr="00B14EC4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 xml:space="preserve">2   low/low vs high/low       66 2.6100732 0.038604798   0.036      0.216    </w:t>
            </w:r>
          </w:p>
          <w:p w:rsidR="00B14EC4" w:rsidRPr="00B14EC4" w:rsidRDefault="00B14EC4" w:rsidP="00B14EC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25" w:lineRule="atLeast"/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</w:pPr>
            <w:r w:rsidRPr="00B14EC4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highlight w:val="yellow"/>
                <w:bdr w:val="none" w:sz="0" w:space="0" w:color="auto" w:frame="1"/>
              </w:rPr>
              <w:t>3  low/low vs high/high       54 5.0017119 0.086233867   0.001      0.006   *</w:t>
            </w:r>
          </w:p>
          <w:p w:rsidR="00B14EC4" w:rsidRPr="00B14EC4" w:rsidRDefault="00B14EC4" w:rsidP="00B14EC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25" w:lineRule="atLeast"/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</w:pPr>
            <w:r w:rsidRPr="00B14EC4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 xml:space="preserve">4  low/high vs high/low       35 0.3207722 0.009346299   0.717      1.000    </w:t>
            </w:r>
          </w:p>
          <w:p w:rsidR="00B14EC4" w:rsidRPr="00B14EC4" w:rsidRDefault="00B14EC4" w:rsidP="00B14EC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25" w:lineRule="atLeast"/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</w:pPr>
            <w:r w:rsidRPr="00B14EC4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 xml:space="preserve">5 low/high vs high/high       23 5.3747687 0.196340241   0.022      0.132    </w:t>
            </w:r>
          </w:p>
          <w:p w:rsidR="00B14EC4" w:rsidRPr="00B14EC4" w:rsidRDefault="00B14EC4" w:rsidP="00B14EC4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25" w:lineRule="atLeast"/>
              <w:rPr>
                <w:rFonts w:ascii="Lucida Console" w:eastAsia="Times New Roman" w:hAnsi="Lucida Console" w:cs="Courier New"/>
                <w:color w:val="000000"/>
                <w:sz w:val="20"/>
                <w:szCs w:val="20"/>
              </w:rPr>
            </w:pPr>
            <w:r w:rsidRPr="00B14EC4">
              <w:rPr>
                <w:rFonts w:ascii="Lucida Console" w:eastAsia="Times New Roman" w:hAnsi="Lucida Console" w:cs="Courier New"/>
                <w:color w:val="000000"/>
                <w:sz w:val="20"/>
                <w:szCs w:val="20"/>
                <w:bdr w:val="none" w:sz="0" w:space="0" w:color="auto" w:frame="1"/>
              </w:rPr>
              <w:t xml:space="preserve">6 high/low vs high/high       23 3.8614045 0.149311476   0.028      0.168    </w:t>
            </w:r>
          </w:p>
          <w:p w:rsidR="00B14EC4" w:rsidRDefault="00B14EC4" w:rsidP="00B14EC4">
            <w:pPr>
              <w:spacing w:after="0" w:line="240" w:lineRule="auto"/>
              <w:rPr>
                <w:rFonts w:eastAsia="Times New Roman" w:cs="Times New Roman"/>
                <w:sz w:val="20"/>
                <w:szCs w:val="24"/>
              </w:rPr>
            </w:pPr>
          </w:p>
          <w:p w:rsidR="00B14EC4" w:rsidRPr="002D46AA" w:rsidRDefault="00B14EC4" w:rsidP="002D46AA">
            <w:pPr>
              <w:spacing w:after="0" w:line="240" w:lineRule="auto"/>
              <w:rPr>
                <w:rFonts w:eastAsia="Times New Roman" w:cs="Times New Roman"/>
                <w:sz w:val="20"/>
                <w:szCs w:val="24"/>
              </w:rPr>
            </w:pPr>
          </w:p>
        </w:tc>
      </w:tr>
      <w:tr w:rsidR="002D46AA" w:rsidRPr="002D46AA" w:rsidTr="002D46AA">
        <w:trPr>
          <w:tblCellSpacing w:w="0" w:type="dxa"/>
        </w:trPr>
        <w:tc>
          <w:tcPr>
            <w:tcW w:w="0" w:type="auto"/>
            <w:shd w:val="clear" w:color="auto" w:fill="FFFFFF"/>
            <w:hideMark/>
          </w:tcPr>
          <w:p w:rsidR="002D46AA" w:rsidRPr="002D46AA" w:rsidRDefault="002D46AA" w:rsidP="002D46AA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</w:tr>
      <w:tr w:rsidR="002D46AA" w:rsidRPr="002D46AA" w:rsidTr="002D46AA">
        <w:trPr>
          <w:tblCellSpacing w:w="0" w:type="dxa"/>
        </w:trPr>
        <w:tc>
          <w:tcPr>
            <w:tcW w:w="0" w:type="auto"/>
            <w:shd w:val="clear" w:color="auto" w:fill="FFFFFF"/>
            <w:hideMark/>
          </w:tcPr>
          <w:p w:rsidR="002D46AA" w:rsidRPr="002D46AA" w:rsidRDefault="002D46AA" w:rsidP="002D46AA">
            <w:pPr>
              <w:spacing w:after="0" w:line="240" w:lineRule="auto"/>
              <w:rPr>
                <w:rFonts w:ascii="Lucida Console" w:eastAsia="Times New Roman" w:hAnsi="Lucida Console" w:cs="Times New Roman"/>
                <w:color w:val="000000"/>
                <w:szCs w:val="24"/>
              </w:rPr>
            </w:pPr>
          </w:p>
        </w:tc>
      </w:tr>
    </w:tbl>
    <w:p w:rsidR="002D46AA" w:rsidRDefault="007C5E23" w:rsidP="002D46AA">
      <w:pPr>
        <w:spacing w:after="0" w:line="240" w:lineRule="auto"/>
      </w:pPr>
      <w:r>
        <w:rPr>
          <w:noProof/>
        </w:rPr>
        <w:lastRenderedPageBreak/>
        <w:drawing>
          <wp:inline distT="0" distB="0" distL="0" distR="0" wp14:anchorId="73CE41E1" wp14:editId="3B67587D">
            <wp:extent cx="5943600" cy="415671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1567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54BBC" w:rsidRDefault="00354BBC" w:rsidP="002D46AA">
      <w:pPr>
        <w:spacing w:after="0" w:line="240" w:lineRule="auto"/>
      </w:pPr>
    </w:p>
    <w:p w:rsidR="00354BBC" w:rsidRDefault="00354BBC" w:rsidP="002D46AA">
      <w:pPr>
        <w:spacing w:after="0" w:line="240" w:lineRule="auto"/>
      </w:pPr>
    </w:p>
    <w:p w:rsidR="00354BBC" w:rsidRDefault="00354BBC">
      <w:r>
        <w:br w:type="page"/>
      </w:r>
    </w:p>
    <w:p w:rsidR="00E159C7" w:rsidRDefault="00B14EC4" w:rsidP="002D46AA">
      <w:pPr>
        <w:spacing w:after="0" w:line="240" w:lineRule="auto"/>
      </w:pPr>
      <w:r>
        <w:lastRenderedPageBreak/>
        <w:t>1,2,3 = low, 4=high</w:t>
      </w:r>
    </w:p>
    <w:p w:rsidR="00354BBC" w:rsidRDefault="00E159C7" w:rsidP="002D46AA">
      <w:pPr>
        <w:spacing w:after="0" w:line="240" w:lineRule="auto"/>
      </w:pPr>
      <w:r>
        <w:rPr>
          <w:noProof/>
        </w:rPr>
        <w:drawing>
          <wp:inline distT="0" distB="0" distL="0" distR="0" wp14:anchorId="05837887" wp14:editId="289AC631">
            <wp:extent cx="5943600" cy="311277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1127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354BBC">
        <w:rPr>
          <w:noProof/>
        </w:rPr>
        <w:drawing>
          <wp:inline distT="0" distB="0" distL="0" distR="0" wp14:anchorId="6CC146D2" wp14:editId="729A55FC">
            <wp:extent cx="5943600" cy="311277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1127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14EC4" w:rsidRDefault="00B14EC4" w:rsidP="002D46AA">
      <w:pPr>
        <w:spacing w:after="0" w:line="240" w:lineRule="auto"/>
      </w:pPr>
    </w:p>
    <w:p w:rsidR="00442B69" w:rsidRDefault="00442B69" w:rsidP="00442B69">
      <w:pPr>
        <w:spacing w:after="0" w:line="240" w:lineRule="auto"/>
      </w:pPr>
    </w:p>
    <w:p w:rsidR="00442B69" w:rsidRDefault="00442B69" w:rsidP="00442B69">
      <w:pPr>
        <w:spacing w:after="0" w:line="240" w:lineRule="auto"/>
      </w:pPr>
    </w:p>
    <w:p w:rsidR="00442B69" w:rsidRDefault="00442B69" w:rsidP="00442B69">
      <w:pPr>
        <w:spacing w:after="0" w:line="240" w:lineRule="auto"/>
      </w:pPr>
    </w:p>
    <w:p w:rsidR="00442B69" w:rsidRDefault="00442B69" w:rsidP="00442B69">
      <w:pPr>
        <w:spacing w:after="0" w:line="240" w:lineRule="auto"/>
      </w:pPr>
    </w:p>
    <w:p w:rsidR="00442B69" w:rsidRDefault="00442B69" w:rsidP="00442B69">
      <w:pPr>
        <w:spacing w:after="0" w:line="240" w:lineRule="auto"/>
      </w:pPr>
    </w:p>
    <w:p w:rsidR="00442B69" w:rsidRDefault="00442B69" w:rsidP="00442B69">
      <w:pPr>
        <w:spacing w:after="0" w:line="240" w:lineRule="auto"/>
      </w:pPr>
    </w:p>
    <w:p w:rsidR="00442B69" w:rsidRDefault="00442B69" w:rsidP="00442B69">
      <w:pPr>
        <w:spacing w:after="0" w:line="240" w:lineRule="auto"/>
      </w:pPr>
    </w:p>
    <w:p w:rsidR="00442B69" w:rsidRDefault="00442B69" w:rsidP="00442B69">
      <w:pPr>
        <w:spacing w:after="0" w:line="240" w:lineRule="auto"/>
      </w:pPr>
    </w:p>
    <w:p w:rsidR="00442B69" w:rsidRDefault="00442B69" w:rsidP="00442B69">
      <w:pPr>
        <w:spacing w:after="0" w:line="240" w:lineRule="auto"/>
      </w:pPr>
    </w:p>
    <w:p w:rsidR="00442B69" w:rsidRDefault="00B14EC4" w:rsidP="00442B69">
      <w:pPr>
        <w:spacing w:after="0" w:line="240" w:lineRule="auto"/>
      </w:pPr>
      <w:r>
        <w:lastRenderedPageBreak/>
        <w:t xml:space="preserve">Fac. </w:t>
      </w:r>
      <w:proofErr w:type="spellStart"/>
      <w:r>
        <w:t>Sprouters</w:t>
      </w:r>
      <w:proofErr w:type="spellEnd"/>
      <w:r>
        <w:t xml:space="preserve"> (</w:t>
      </w:r>
      <w:proofErr w:type="spellStart"/>
      <w:r>
        <w:t>incl</w:t>
      </w:r>
      <w:proofErr w:type="spellEnd"/>
      <w:r>
        <w:t xml:space="preserve"> CECO)</w:t>
      </w:r>
      <w:r w:rsidR="00442B69">
        <w:t xml:space="preserve">.  </w:t>
      </w:r>
      <w:r w:rsidR="00442B69">
        <w:t>1,2,3 = low, 4=high</w:t>
      </w:r>
    </w:p>
    <w:p w:rsidR="00B14EC4" w:rsidRDefault="00B14EC4" w:rsidP="002D46AA">
      <w:pPr>
        <w:spacing w:after="0" w:line="240" w:lineRule="auto"/>
      </w:pPr>
      <w:r>
        <w:rPr>
          <w:noProof/>
        </w:rPr>
        <w:drawing>
          <wp:inline distT="0" distB="0" distL="0" distR="0" wp14:anchorId="4F0C7BF1" wp14:editId="15A4B519">
            <wp:extent cx="5943600" cy="311277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1127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14EC4" w:rsidRDefault="00B14EC4" w:rsidP="002D46AA">
      <w:pPr>
        <w:spacing w:after="0" w:line="240" w:lineRule="auto"/>
      </w:pPr>
      <w:r>
        <w:rPr>
          <w:noProof/>
        </w:rPr>
        <w:drawing>
          <wp:inline distT="0" distB="0" distL="0" distR="0" wp14:anchorId="26BCF307" wp14:editId="72520D87">
            <wp:extent cx="5943600" cy="311277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1127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665EE" w:rsidRDefault="000665EE" w:rsidP="002D46AA">
      <w:pPr>
        <w:spacing w:after="0" w:line="240" w:lineRule="auto"/>
      </w:pPr>
    </w:p>
    <w:p w:rsidR="000665EE" w:rsidRDefault="000665EE" w:rsidP="002D46AA">
      <w:pPr>
        <w:spacing w:after="0" w:line="240" w:lineRule="auto"/>
      </w:pPr>
    </w:p>
    <w:p w:rsidR="000665EE" w:rsidRDefault="000665EE" w:rsidP="002D46AA">
      <w:pPr>
        <w:spacing w:after="0" w:line="240" w:lineRule="auto"/>
      </w:pPr>
    </w:p>
    <w:p w:rsidR="000665EE" w:rsidRDefault="000665EE" w:rsidP="002D46AA">
      <w:pPr>
        <w:spacing w:after="0" w:line="240" w:lineRule="auto"/>
      </w:pPr>
    </w:p>
    <w:p w:rsidR="000665EE" w:rsidRDefault="000665EE">
      <w:r>
        <w:br w:type="page"/>
      </w:r>
    </w:p>
    <w:p w:rsidR="000665EE" w:rsidRDefault="000665EE" w:rsidP="002D46AA">
      <w:pPr>
        <w:spacing w:after="0" w:line="240" w:lineRule="auto"/>
      </w:pPr>
      <w:r>
        <w:lastRenderedPageBreak/>
        <w:t>1=un, 2,3=low, 4=high</w:t>
      </w:r>
    </w:p>
    <w:p w:rsidR="000665EE" w:rsidRDefault="000665EE" w:rsidP="002D46AA">
      <w:pPr>
        <w:spacing w:after="0" w:line="240" w:lineRule="auto"/>
      </w:pPr>
      <w:bookmarkStart w:id="0" w:name="_GoBack"/>
      <w:r>
        <w:rPr>
          <w:noProof/>
        </w:rPr>
        <w:drawing>
          <wp:inline distT="0" distB="0" distL="0" distR="0" wp14:anchorId="039B6D55" wp14:editId="208B350A">
            <wp:extent cx="5943600" cy="2877185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8771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0"/>
    </w:p>
    <w:p w:rsidR="000665EE" w:rsidRDefault="000665EE" w:rsidP="002D46AA">
      <w:pPr>
        <w:spacing w:after="0" w:line="240" w:lineRule="auto"/>
      </w:pPr>
      <w:r>
        <w:rPr>
          <w:noProof/>
        </w:rPr>
        <w:drawing>
          <wp:inline distT="0" distB="0" distL="0" distR="0" wp14:anchorId="630C9AE9" wp14:editId="4CB06FC7">
            <wp:extent cx="5943600" cy="2877185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8771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0665E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Lucida Console">
    <w:panose1 w:val="020B0609040504020204"/>
    <w:charset w:val="00"/>
    <w:family w:val="modern"/>
    <w:pitch w:val="fixed"/>
    <w:sig w:usb0="8000028F" w:usb1="00001800" w:usb2="00000000" w:usb3="00000000" w:csb0="0000001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4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16212"/>
    <w:rsid w:val="000559AF"/>
    <w:rsid w:val="000665EE"/>
    <w:rsid w:val="001B5359"/>
    <w:rsid w:val="002D46AA"/>
    <w:rsid w:val="00316E10"/>
    <w:rsid w:val="00354BBC"/>
    <w:rsid w:val="00442B69"/>
    <w:rsid w:val="00681D3F"/>
    <w:rsid w:val="00716212"/>
    <w:rsid w:val="007A7A76"/>
    <w:rsid w:val="007C5E23"/>
    <w:rsid w:val="00AE2399"/>
    <w:rsid w:val="00B038E0"/>
    <w:rsid w:val="00B14EC4"/>
    <w:rsid w:val="00BA5D6B"/>
    <w:rsid w:val="00C01E03"/>
    <w:rsid w:val="00CE7A05"/>
    <w:rsid w:val="00CF1BAE"/>
    <w:rsid w:val="00E159C7"/>
    <w:rsid w:val="00F71692"/>
    <w:rsid w:val="00F814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20522FD"/>
  <w15:chartTrackingRefBased/>
  <w15:docId w15:val="{32D2CBF6-186A-43F6-A4A2-78A45268CF6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16212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716212"/>
    <w:pPr>
      <w:keepNext/>
      <w:keepLines/>
      <w:spacing w:before="480" w:after="240"/>
      <w:outlineLvl w:val="0"/>
    </w:pPr>
    <w:rPr>
      <w:rFonts w:eastAsiaTheme="majorEastAsia" w:cstheme="majorBidi"/>
      <w:b/>
      <w:kern w:val="24"/>
      <w:position w:val="-6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16212"/>
    <w:rPr>
      <w:rFonts w:ascii="Times New Roman" w:eastAsiaTheme="majorEastAsia" w:hAnsi="Times New Roman" w:cstheme="majorBidi"/>
      <w:b/>
      <w:kern w:val="24"/>
      <w:position w:val="-6"/>
      <w:sz w:val="24"/>
      <w:szCs w:val="32"/>
    </w:rPr>
  </w:style>
  <w:style w:type="character" w:styleId="Strong">
    <w:name w:val="Strong"/>
    <w:basedOn w:val="DefaultParagraphFont"/>
    <w:uiPriority w:val="22"/>
    <w:qFormat/>
    <w:rsid w:val="00716212"/>
    <w:rPr>
      <w:b/>
      <w:bCs/>
      <w:sz w:val="24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71621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716212"/>
    <w:rPr>
      <w:rFonts w:ascii="Courier New" w:eastAsia="Times New Roman" w:hAnsi="Courier New" w:cs="Courier New"/>
      <w:sz w:val="20"/>
      <w:szCs w:val="20"/>
    </w:rPr>
  </w:style>
  <w:style w:type="character" w:customStyle="1" w:styleId="gnkrckgcgsb">
    <w:name w:val="gnkrckgcgsb"/>
    <w:basedOn w:val="DefaultParagraphFont"/>
    <w:rsid w:val="00716212"/>
  </w:style>
  <w:style w:type="character" w:styleId="SubtleEmphasis">
    <w:name w:val="Subtle Emphasis"/>
    <w:basedOn w:val="DefaultParagraphFont"/>
    <w:uiPriority w:val="19"/>
    <w:qFormat/>
    <w:rsid w:val="00716212"/>
    <w:rPr>
      <w:rFonts w:ascii="Times New Roman" w:hAnsi="Times New Roman"/>
      <w:i/>
      <w:iCs/>
      <w:color w:val="404040" w:themeColor="text1" w:themeTint="BF"/>
      <w:position w:val="-6"/>
      <w:sz w:val="24"/>
    </w:rPr>
  </w:style>
  <w:style w:type="character" w:customStyle="1" w:styleId="gnkrckgcmsb">
    <w:name w:val="gnkrckgcmsb"/>
    <w:basedOn w:val="DefaultParagraphFont"/>
    <w:rsid w:val="002D46AA"/>
  </w:style>
  <w:style w:type="character" w:customStyle="1" w:styleId="gnkrckgcmrb">
    <w:name w:val="gnkrckgcmrb"/>
    <w:basedOn w:val="DefaultParagraphFont"/>
    <w:rsid w:val="002D46AA"/>
  </w:style>
  <w:style w:type="character" w:styleId="Hyperlink">
    <w:name w:val="Hyperlink"/>
    <w:basedOn w:val="DefaultParagraphFont"/>
    <w:uiPriority w:val="99"/>
    <w:unhideWhenUsed/>
    <w:rsid w:val="007C5E23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33508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403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980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513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7608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4598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12" Type="http://schemas.openxmlformats.org/officeDocument/2006/relationships/image" Target="media/image9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image" Target="media/image8.png"/><Relationship Id="rId5" Type="http://schemas.openxmlformats.org/officeDocument/2006/relationships/image" Target="media/image2.png"/><Relationship Id="rId10" Type="http://schemas.openxmlformats.org/officeDocument/2006/relationships/image" Target="media/image7.png"/><Relationship Id="rId4" Type="http://schemas.openxmlformats.org/officeDocument/2006/relationships/image" Target="media/image1.png"/><Relationship Id="rId9" Type="http://schemas.openxmlformats.org/officeDocument/2006/relationships/image" Target="media/image6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90</TotalTime>
  <Pages>13</Pages>
  <Words>2202</Words>
  <Characters>12557</Characters>
  <Application>Microsoft Office Word</Application>
  <DocSecurity>0</DocSecurity>
  <Lines>104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7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borah G Nemens</dc:creator>
  <cp:keywords/>
  <dc:description/>
  <cp:lastModifiedBy>Deborah G Nemens</cp:lastModifiedBy>
  <cp:revision>7</cp:revision>
  <dcterms:created xsi:type="dcterms:W3CDTF">2018-04-17T22:38:00Z</dcterms:created>
  <dcterms:modified xsi:type="dcterms:W3CDTF">2018-05-04T00:07:00Z</dcterms:modified>
</cp:coreProperties>
</file>